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55D80ECA" w14:textId="71D5E7D0" w:rsidR="00680017" w:rsidRDefault="00680017" w:rsidP="00680017">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p>
    <w:p w14:paraId="404D0017" w14:textId="2E6819F2" w:rsidR="006F26CF" w:rsidRPr="00A6092D" w:rsidRDefault="00680017" w:rsidP="00680017">
      <w:pPr>
        <w:pStyle w:val="TitlePage"/>
        <w:spacing w:after="0"/>
        <w:jc w:val="center"/>
        <w:rPr>
          <w:b/>
          <w:color w:val="000000" w:themeColor="text1"/>
        </w:rPr>
      </w:pPr>
      <w:r>
        <w:rPr>
          <w:b/>
          <w:color w:val="000000" w:themeColor="text1"/>
        </w:rPr>
        <w:t>a Test of the Stress Gradient Hypothesis</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6B341296" w14:textId="61B21C7B" w:rsidR="00BD1C84" w:rsidDel="00E64B40" w:rsidRDefault="00BD1C84" w:rsidP="00AE5F16">
      <w:pPr>
        <w:pStyle w:val="TitlePage"/>
        <w:spacing w:after="0"/>
        <w:outlineLvl w:val="0"/>
        <w:rPr>
          <w:del w:id="1" w:author="Hall Cushman" w:date="2019-01-08T15:00:00Z"/>
          <w:rFonts w:cs="Times New Roman"/>
          <w:color w:val="000000" w:themeColor="text1"/>
          <w:szCs w:val="24"/>
        </w:rPr>
      </w:pPr>
      <w:bookmarkStart w:id="2" w:name="_GoBack"/>
      <w:bookmarkEnd w:id="2"/>
    </w:p>
    <w:p w14:paraId="2358E8A8" w14:textId="7D1B66FB" w:rsidR="00600A9A" w:rsidDel="00E64B40" w:rsidRDefault="00470484" w:rsidP="00AE5F16">
      <w:pPr>
        <w:pStyle w:val="TitlePage"/>
        <w:spacing w:after="0"/>
        <w:outlineLvl w:val="0"/>
        <w:rPr>
          <w:del w:id="3" w:author="Hall Cushman" w:date="2019-01-08T15:00:00Z"/>
          <w:rFonts w:cs="Times New Roman"/>
          <w:color w:val="000000" w:themeColor="text1"/>
          <w:szCs w:val="24"/>
        </w:rPr>
      </w:pPr>
      <w:del w:id="4" w:author="Hall Cushman" w:date="2019-01-08T15:00:00Z">
        <w:r w:rsidDel="00E64B40">
          <w:rPr>
            <w:rFonts w:cs="Times New Roman"/>
            <w:color w:val="000000" w:themeColor="text1"/>
            <w:szCs w:val="24"/>
          </w:rPr>
          <w:delText xml:space="preserve">Word count: </w:delText>
        </w:r>
        <w:r w:rsidDel="00E64B40">
          <w:rPr>
            <w:rFonts w:cs="Times New Roman"/>
            <w:color w:val="000000" w:themeColor="text1"/>
            <w:szCs w:val="24"/>
          </w:rPr>
          <w:fldChar w:fldCharType="begin"/>
        </w:r>
        <w:r w:rsidDel="00E64B40">
          <w:rPr>
            <w:rFonts w:cs="Times New Roman"/>
            <w:color w:val="000000" w:themeColor="text1"/>
            <w:szCs w:val="24"/>
          </w:rPr>
          <w:delInstrText xml:space="preserve"> NUMWORDS  \* MERGEFORMAT </w:delInstrText>
        </w:r>
        <w:r w:rsidDel="00E64B40">
          <w:rPr>
            <w:rFonts w:cs="Times New Roman"/>
            <w:color w:val="000000" w:themeColor="text1"/>
            <w:szCs w:val="24"/>
          </w:rPr>
          <w:fldChar w:fldCharType="separate"/>
        </w:r>
        <w:r w:rsidR="001E19A3" w:rsidDel="00E64B40">
          <w:rPr>
            <w:rFonts w:cs="Times New Roman"/>
            <w:noProof/>
            <w:color w:val="000000" w:themeColor="text1"/>
            <w:szCs w:val="24"/>
          </w:rPr>
          <w:delText>5408</w:delText>
        </w:r>
        <w:r w:rsidDel="00E64B40">
          <w:rPr>
            <w:rFonts w:cs="Times New Roman"/>
            <w:color w:val="000000" w:themeColor="text1"/>
            <w:szCs w:val="24"/>
          </w:rPr>
          <w:fldChar w:fldCharType="end"/>
        </w:r>
      </w:del>
    </w:p>
    <w:p w14:paraId="65F5B43B" w14:textId="08D9047D" w:rsidR="00470484" w:rsidDel="00E64B40" w:rsidRDefault="008F2638" w:rsidP="00AE5F16">
      <w:pPr>
        <w:pStyle w:val="TitlePage"/>
        <w:spacing w:after="0"/>
        <w:outlineLvl w:val="0"/>
        <w:rPr>
          <w:del w:id="5" w:author="Hall Cushman" w:date="2019-01-08T15:00:00Z"/>
          <w:rFonts w:cs="Times New Roman"/>
          <w:color w:val="000000" w:themeColor="text1"/>
          <w:szCs w:val="24"/>
        </w:rPr>
      </w:pPr>
      <w:del w:id="6" w:author="Hall Cushman" w:date="2019-01-08T15:00:00Z">
        <w:r w:rsidDel="00E64B40">
          <w:rPr>
            <w:rFonts w:cs="Times New Roman"/>
            <w:color w:val="000000" w:themeColor="text1"/>
            <w:szCs w:val="24"/>
          </w:rPr>
          <w:delText xml:space="preserve">Pages: </w:delText>
        </w:r>
        <w:r w:rsidDel="00E64B40">
          <w:rPr>
            <w:rFonts w:cs="Times New Roman"/>
            <w:color w:val="000000" w:themeColor="text1"/>
            <w:szCs w:val="24"/>
          </w:rPr>
          <w:fldChar w:fldCharType="begin"/>
        </w:r>
        <w:r w:rsidDel="00E64B40">
          <w:rPr>
            <w:rFonts w:cs="Times New Roman"/>
            <w:color w:val="000000" w:themeColor="text1"/>
            <w:szCs w:val="24"/>
          </w:rPr>
          <w:delInstrText xml:space="preserve"> NUMPAGES  \* MERGEFORMAT </w:delInstrText>
        </w:r>
        <w:r w:rsidDel="00E64B40">
          <w:rPr>
            <w:rFonts w:cs="Times New Roman"/>
            <w:color w:val="000000" w:themeColor="text1"/>
            <w:szCs w:val="24"/>
          </w:rPr>
          <w:fldChar w:fldCharType="separate"/>
        </w:r>
        <w:r w:rsidR="001E19A3" w:rsidDel="00E64B40">
          <w:rPr>
            <w:rFonts w:cs="Times New Roman"/>
            <w:noProof/>
            <w:color w:val="000000" w:themeColor="text1"/>
            <w:szCs w:val="24"/>
          </w:rPr>
          <w:delText>26</w:delText>
        </w:r>
        <w:r w:rsidDel="00E64B40">
          <w:rPr>
            <w:rFonts w:cs="Times New Roman"/>
            <w:color w:val="000000" w:themeColor="text1"/>
            <w:szCs w:val="24"/>
          </w:rPr>
          <w:fldChar w:fldCharType="end"/>
        </w:r>
      </w:del>
    </w:p>
    <w:p w14:paraId="6E183734" w14:textId="47D87506" w:rsidR="008F2638" w:rsidDel="00E64B40" w:rsidRDefault="008F2638" w:rsidP="00AE5F16">
      <w:pPr>
        <w:pStyle w:val="TitlePage"/>
        <w:spacing w:after="0"/>
        <w:outlineLvl w:val="0"/>
        <w:rPr>
          <w:del w:id="7" w:author="Hall Cushman" w:date="2019-01-08T15:00:00Z"/>
          <w:rFonts w:cs="Times New Roman"/>
          <w:color w:val="000000" w:themeColor="text1"/>
          <w:szCs w:val="24"/>
        </w:rPr>
      </w:pPr>
      <w:del w:id="8" w:author="Hall Cushman" w:date="2019-01-08T15:00:00Z">
        <w:r w:rsidDel="00E64B40">
          <w:rPr>
            <w:rFonts w:cs="Times New Roman"/>
            <w:color w:val="000000" w:themeColor="text1"/>
            <w:szCs w:val="24"/>
          </w:rPr>
          <w:delText xml:space="preserve">Figures: 3 </w:delText>
        </w:r>
      </w:del>
    </w:p>
    <w:p w14:paraId="7E9EE5E0" w14:textId="0C64A6E5" w:rsidR="008F2638" w:rsidRPr="000F5EA2" w:rsidDel="00E64B40" w:rsidRDefault="008F2638" w:rsidP="00AE5F16">
      <w:pPr>
        <w:pStyle w:val="TitlePage"/>
        <w:spacing w:after="0"/>
        <w:outlineLvl w:val="0"/>
        <w:rPr>
          <w:del w:id="9" w:author="Hall Cushman" w:date="2019-01-08T15:00:00Z"/>
          <w:rFonts w:cs="Times New Roman"/>
          <w:color w:val="000000" w:themeColor="text1"/>
          <w:szCs w:val="24"/>
        </w:rPr>
      </w:pPr>
      <w:del w:id="10" w:author="Hall Cushman" w:date="2019-01-08T15:00:00Z">
        <w:r w:rsidDel="00E64B40">
          <w:rPr>
            <w:rFonts w:cs="Times New Roman"/>
            <w:color w:val="000000" w:themeColor="text1"/>
            <w:szCs w:val="24"/>
          </w:rPr>
          <w:delText>Parts:  Main text, Supporting Information</w:delText>
        </w:r>
        <w:r w:rsidR="00D02FE6" w:rsidDel="00E64B40">
          <w:rPr>
            <w:rFonts w:cs="Times New Roman"/>
            <w:color w:val="000000" w:themeColor="text1"/>
            <w:szCs w:val="24"/>
          </w:rPr>
          <w:delText>, R code</w:delText>
        </w:r>
      </w:del>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5BAFF7FF" w:rsidR="006F26CF" w:rsidRPr="00A6092D" w:rsidRDefault="007F19A1" w:rsidP="00AE5F16">
      <w:pPr>
        <w:spacing w:after="0"/>
        <w:rPr>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 xml:space="preserve">native biodiversity plays in controlling exotic species invasion is a critical goal in ecology. </w:t>
      </w:r>
      <w:bookmarkStart w:id="11" w:name="__UnoMark__967_1065309592"/>
      <w:bookmarkStart w:id="12" w:name="__UnoMark__690_1065309592"/>
      <w:bookmarkStart w:id="13" w:name="__UnoMark__775_1065309592"/>
      <w:bookmarkStart w:id="14" w:name="__UnoMark__903_1248546854"/>
      <w:bookmarkStart w:id="15" w:name="__UnoMark__824_1065309592"/>
      <w:bookmarkStart w:id="16" w:name="__UnoMark__940_1248546854"/>
      <w:bookmarkStart w:id="17" w:name="__UnoMark__982_1248546854"/>
      <w:bookmarkStart w:id="18" w:name="__UnoMark__910_1065309592"/>
      <w:bookmarkStart w:id="19" w:name="__UnoMark__965_16483194"/>
      <w:bookmarkStart w:id="20" w:name="__UnoMark__648_1065309592"/>
      <w:bookmarkStart w:id="21" w:name="__UnoMark__795_1226937769"/>
      <w:bookmarkStart w:id="22" w:name="__UnoMark__619_1065309592"/>
      <w:bookmarkStart w:id="23" w:name="__UnoMark__882_1248546854"/>
      <w:bookmarkStart w:id="24" w:name="__UnoMark__817_16483194"/>
      <w:bookmarkStart w:id="25" w:name="__UnoMark__724_1065309592"/>
      <w:bookmarkStart w:id="26" w:name="__UnoMark__960_1248546854"/>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r w:rsidR="00484132">
        <w:rPr>
          <w:rFonts w:cs="Times New Roman"/>
          <w:color w:val="000000" w:themeColor="text1"/>
        </w:rPr>
        <w:t>The stress gradient hypothesis (SGH) provides a unifying framework for understanding the</w:t>
      </w:r>
      <w:r w:rsidR="008B0D23">
        <w:rPr>
          <w:rFonts w:cs="Times New Roman"/>
          <w:color w:val="000000" w:themeColor="text1"/>
        </w:rPr>
        <w:t xml:space="preserve"> range</w:t>
      </w:r>
      <w:r w:rsidR="00224D2D">
        <w:rPr>
          <w:rFonts w:cs="Times New Roman"/>
          <w:color w:val="000000" w:themeColor="text1"/>
        </w:rPr>
        <w:t xml:space="preserve"> of</w:t>
      </w:r>
      <w:r w:rsidR="00484132">
        <w:rPr>
          <w:rFonts w:cs="Times New Roman"/>
          <w:color w:val="000000" w:themeColor="text1"/>
        </w:rPr>
        <w:t xml:space="preserve"> </w:t>
      </w:r>
      <w:r w:rsidR="008B0D23">
        <w:rPr>
          <w:rFonts w:cs="Times New Roman"/>
          <w:color w:val="000000" w:themeColor="text1"/>
        </w:rPr>
        <w:t xml:space="preserve">effects </w:t>
      </w:r>
      <w:r w:rsidR="00D02FE6">
        <w:rPr>
          <w:rFonts w:cs="Times New Roman"/>
          <w:color w:val="000000" w:themeColor="text1"/>
        </w:rPr>
        <w:t>that native species have on</w:t>
      </w:r>
      <w:r w:rsidR="00484132">
        <w:rPr>
          <w:rFonts w:cs="Times New Roman"/>
          <w:color w:val="000000" w:themeColor="text1"/>
        </w:rPr>
        <w:t xml:space="preserve"> </w:t>
      </w:r>
      <w:r w:rsidR="00270C41">
        <w:rPr>
          <w:rFonts w:cs="Times New Roman"/>
          <w:color w:val="000000" w:themeColor="text1"/>
        </w:rPr>
        <w:t>invasive species</w:t>
      </w:r>
      <w:r w:rsidR="008B0D23">
        <w:rPr>
          <w:rFonts w:cs="Times New Roman"/>
          <w:color w:val="000000" w:themeColor="text1"/>
        </w:rPr>
        <w:t>.</w:t>
      </w:r>
      <w:r>
        <w:rPr>
          <w:rFonts w:cs="Times New Roman"/>
          <w:color w:val="000000" w:themeColor="text1"/>
        </w:rPr>
        <w:t xml:space="preserve"> </w:t>
      </w:r>
      <w:r w:rsidR="00270C41">
        <w:rPr>
          <w:rFonts w:cs="Times New Roman"/>
          <w:color w:val="000000" w:themeColor="text1"/>
        </w:rPr>
        <w:t xml:space="preserve">The SGH </w:t>
      </w:r>
      <w:r w:rsidR="00C037FE">
        <w:rPr>
          <w:rFonts w:cs="Times New Roman"/>
          <w:color w:val="000000" w:themeColor="text1"/>
        </w:rPr>
        <w:t>p</w:t>
      </w:r>
      <w:r w:rsidR="00484132">
        <w:rPr>
          <w:rFonts w:cs="Times New Roman"/>
          <w:color w:val="000000" w:themeColor="text1"/>
        </w:rPr>
        <w:t>redict</w:t>
      </w:r>
      <w:r w:rsidR="00270C41">
        <w:rPr>
          <w:rFonts w:cs="Times New Roman"/>
          <w:color w:val="000000" w:themeColor="text1"/>
        </w:rPr>
        <w:t>s</w:t>
      </w:r>
      <w:r w:rsidR="00484132">
        <w:rPr>
          <w:rFonts w:cs="Times New Roman"/>
          <w:color w:val="000000" w:themeColor="text1"/>
        </w:rPr>
        <w:t xml:space="preserve"> that </w:t>
      </w:r>
      <w:r w:rsidR="00270C41">
        <w:rPr>
          <w:rFonts w:cs="Times New Roman"/>
          <w:color w:val="000000" w:themeColor="text1"/>
        </w:rPr>
        <w:t xml:space="preserve">native species </w:t>
      </w:r>
      <w:r w:rsidR="00484132">
        <w:rPr>
          <w:rFonts w:cs="Times New Roman"/>
          <w:color w:val="000000" w:themeColor="text1"/>
        </w:rPr>
        <w:t xml:space="preserve">will </w:t>
      </w:r>
      <w:r w:rsidR="00D02FE6">
        <w:rPr>
          <w:rFonts w:cs="Times New Roman"/>
          <w:color w:val="000000" w:themeColor="text1"/>
        </w:rPr>
        <w:t xml:space="preserve">compete with and </w:t>
      </w:r>
      <w:r w:rsidR="008B0D23">
        <w:rPr>
          <w:rFonts w:cs="Times New Roman"/>
          <w:color w:val="000000" w:themeColor="text1"/>
        </w:rPr>
        <w:t>inhibit</w:t>
      </w:r>
      <w:r w:rsidR="00270C41">
        <w:rPr>
          <w:rFonts w:cs="Times New Roman"/>
          <w:color w:val="000000" w:themeColor="text1"/>
        </w:rPr>
        <w:t xml:space="preserve"> </w:t>
      </w:r>
      <w:r w:rsidR="00D02FE6">
        <w:rPr>
          <w:rFonts w:cs="Times New Roman"/>
          <w:color w:val="000000" w:themeColor="text1"/>
        </w:rPr>
        <w:t>species invasion</w:t>
      </w:r>
      <w:r w:rsidR="008B0D23">
        <w:rPr>
          <w:rFonts w:cs="Times New Roman"/>
          <w:color w:val="000000" w:themeColor="text1"/>
        </w:rPr>
        <w:t xml:space="preserve"> </w:t>
      </w:r>
      <w:r w:rsidR="00270C41">
        <w:rPr>
          <w:rFonts w:cs="Times New Roman"/>
          <w:color w:val="000000" w:themeColor="text1"/>
        </w:rPr>
        <w:t xml:space="preserve">in benign habitats but </w:t>
      </w:r>
      <w:r w:rsidR="00484132">
        <w:rPr>
          <w:rFonts w:cs="Times New Roman"/>
          <w:color w:val="000000" w:themeColor="text1"/>
        </w:rPr>
        <w:t xml:space="preserve">facilitate </w:t>
      </w:r>
      <w:r w:rsidR="008B0D23">
        <w:rPr>
          <w:rFonts w:cs="Times New Roman"/>
          <w:color w:val="000000" w:themeColor="text1"/>
        </w:rPr>
        <w:t>invasion</w:t>
      </w:r>
      <w:r w:rsidR="00484132">
        <w:rPr>
          <w:rFonts w:cs="Times New Roman"/>
          <w:color w:val="000000" w:themeColor="text1"/>
        </w:rPr>
        <w:t xml:space="preserve"> in </w:t>
      </w:r>
      <w:r w:rsidR="00270C41">
        <w:rPr>
          <w:rFonts w:cs="Times New Roman"/>
          <w:color w:val="000000" w:themeColor="text1"/>
        </w:rPr>
        <w:t xml:space="preserve">more </w:t>
      </w:r>
      <w:r w:rsidR="00484132">
        <w:rPr>
          <w:rFonts w:cs="Times New Roman"/>
          <w:color w:val="000000" w:themeColor="text1"/>
        </w:rPr>
        <w:t xml:space="preserve">stressful </w:t>
      </w:r>
      <w:r w:rsidR="00270C41">
        <w:rPr>
          <w:rFonts w:cs="Times New Roman"/>
          <w:color w:val="000000" w:themeColor="text1"/>
        </w:rPr>
        <w:t>environments.</w:t>
      </w:r>
      <w:r w:rsidR="00484132">
        <w:rPr>
          <w:rFonts w:cs="Times New Roman"/>
          <w:color w:val="000000" w:themeColor="text1"/>
        </w:rPr>
        <w:t xml:space="preserve"> </w:t>
      </w:r>
      <w:r w:rsidR="008B0D23">
        <w:rPr>
          <w:rFonts w:cs="Times New Roman"/>
          <w:color w:val="000000" w:themeColor="text1"/>
        </w:rPr>
        <w:t xml:space="preserve">Most </w:t>
      </w:r>
      <w:r w:rsidR="00BB2B8A">
        <w:rPr>
          <w:rFonts w:cs="Times New Roman"/>
          <w:color w:val="000000" w:themeColor="text1"/>
        </w:rPr>
        <w:t xml:space="preserve">previous </w:t>
      </w:r>
      <w:r w:rsidR="008B0D23">
        <w:rPr>
          <w:rFonts w:cs="Times New Roman"/>
          <w:color w:val="000000" w:themeColor="text1"/>
        </w:rPr>
        <w:t xml:space="preserve">studies </w:t>
      </w:r>
      <w:r w:rsidR="00BB2B8A">
        <w:rPr>
          <w:rFonts w:cs="Times New Roman"/>
          <w:color w:val="000000" w:themeColor="text1"/>
        </w:rPr>
        <w:t xml:space="preserve">of </w:t>
      </w:r>
      <w:r w:rsidR="008B0D23">
        <w:rPr>
          <w:rFonts w:cs="Times New Roman"/>
          <w:color w:val="000000" w:themeColor="text1"/>
        </w:rPr>
        <w:t xml:space="preserve">exotic plant invasion and the SGH </w:t>
      </w:r>
      <w:r w:rsidR="00BB2B8A">
        <w:rPr>
          <w:rFonts w:cs="Times New Roman"/>
          <w:color w:val="000000" w:themeColor="text1"/>
        </w:rPr>
        <w:t xml:space="preserve">have </w:t>
      </w:r>
      <w:r w:rsidR="008B0D23">
        <w:rPr>
          <w:rFonts w:cs="Times New Roman"/>
          <w:color w:val="000000" w:themeColor="text1"/>
        </w:rPr>
        <w:t>focus</w:t>
      </w:r>
      <w:r w:rsidR="00BB2B8A">
        <w:rPr>
          <w:rFonts w:cs="Times New Roman"/>
          <w:color w:val="000000" w:themeColor="text1"/>
        </w:rPr>
        <w:t>ed</w:t>
      </w:r>
      <w:r w:rsidR="008B0D23">
        <w:rPr>
          <w:rFonts w:cs="Times New Roman"/>
          <w:color w:val="000000" w:themeColor="text1"/>
        </w:rPr>
        <w:t xml:space="preserve"> only on interactions between vascular plants. However, in many stressful environment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are common</w:t>
      </w:r>
      <w:r w:rsidR="008B0D23">
        <w:rPr>
          <w:rFonts w:cs="Times New Roman"/>
          <w:color w:val="000000" w:themeColor="text1"/>
        </w:rPr>
        <w:t xml:space="preserve">. In order to </w:t>
      </w:r>
      <w:r w:rsidR="00371A74">
        <w:rPr>
          <w:rFonts w:cs="Times New Roman"/>
          <w:color w:val="000000" w:themeColor="text1"/>
        </w:rPr>
        <w:t xml:space="preserve">form a more complete picture of the factors influencing exotic plant invasion and to test </w:t>
      </w:r>
      <w:r w:rsidR="008B0D23">
        <w:rPr>
          <w:rFonts w:cs="Times New Roman"/>
          <w:color w:val="000000" w:themeColor="text1"/>
        </w:rPr>
        <w:t>generality of the SGH, it is critical to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 plants </w:t>
      </w:r>
      <w:r w:rsidR="008B0D23">
        <w:rPr>
          <w:rFonts w:cs="Times New Roman"/>
          <w:color w:val="000000" w:themeColor="text1"/>
        </w:rPr>
        <w:t>across environmental gradient</w:t>
      </w:r>
      <w:r w:rsidR="00371A74">
        <w:rPr>
          <w:rFonts w:cs="Times New Roman"/>
          <w:color w:val="000000" w:themeColor="text1"/>
        </w:rPr>
        <w:t>s</w:t>
      </w:r>
      <w:r w:rsidR="008B0D23">
        <w:rPr>
          <w:rFonts w:cs="Times New Roman"/>
          <w:color w:val="000000" w:themeColor="text1"/>
        </w:rPr>
        <w:t xml:space="preserve">.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stress 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E64E49">
        <w:rPr>
          <w:rFonts w:cs="Times New Roman"/>
          <w:color w:val="000000" w:themeColor="text1"/>
        </w:rPr>
        <w:t>in both</w:t>
      </w:r>
      <w:r w:rsidR="00E64E49" w:rsidRPr="00A6092D">
        <w:rPr>
          <w:rFonts w:cs="Times New Roman"/>
          <w:color w:val="000000" w:themeColor="text1"/>
        </w:rPr>
        <w:t xml:space="preserve"> </w:t>
      </w:r>
      <w:r w:rsidR="00AF68FE" w:rsidRPr="00A6092D">
        <w:rPr>
          <w:rFonts w:cs="Times New Roman"/>
          <w:color w:val="000000" w:themeColor="text1"/>
        </w:rPr>
        <w:t>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r w:rsidR="00BB2B8A">
        <w:rPr>
          <w:rFonts w:cs="Times New Roman"/>
          <w:color w:val="000000" w:themeColor="text1"/>
        </w:rPr>
        <w:t xml:space="preserve"> and </w:t>
      </w:r>
      <w:r w:rsidR="00AF68FE" w:rsidRPr="00A6092D">
        <w:rPr>
          <w:rFonts w:cs="Times New Roman"/>
          <w:color w:val="000000" w:themeColor="text1"/>
        </w:rPr>
        <w:t>inhibited</w:t>
      </w:r>
      <w:r w:rsidR="00E64E49">
        <w:rPr>
          <w:rFonts w:cs="Times New Roman"/>
          <w:color w:val="000000" w:themeColor="text1"/>
        </w:rPr>
        <w:t xml:space="preserve"> </w:t>
      </w:r>
      <w:r w:rsidR="00AF68FE" w:rsidRPr="00A6092D">
        <w:rPr>
          <w:rFonts w:cs="Times New Roman"/>
          <w:color w:val="000000" w:themeColor="text1"/>
        </w:rPr>
        <w:t xml:space="preserve">survival and growth </w:t>
      </w:r>
      <w:r w:rsidR="00371A74">
        <w:rPr>
          <w:rFonts w:cs="Times New Roman"/>
          <w:color w:val="000000" w:themeColor="text1"/>
        </w:rPr>
        <w:t xml:space="preserve">of the other exotic grass </w:t>
      </w:r>
      <w:r w:rsidR="00AF68FE" w:rsidRPr="00A6092D">
        <w:rPr>
          <w:rFonts w:cs="Times New Roman"/>
          <w:color w:val="000000" w:themeColor="text1"/>
        </w:rPr>
        <w:t xml:space="preserve">at low stress 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371A74">
        <w:rPr>
          <w:rFonts w:cs="Times New Roman"/>
          <w:color w:val="000000" w:themeColor="text1"/>
        </w:rPr>
        <w:t xml:space="preserve">at </w:t>
      </w:r>
      <w:r w:rsidR="00AF68FE" w:rsidRPr="00A6092D">
        <w:rPr>
          <w:rFonts w:cs="Times New Roman"/>
          <w:color w:val="000000" w:themeColor="text1"/>
        </w:rPr>
        <w:t xml:space="preserve">high stress.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 xml:space="preserve">provide a novel test of the SGH and </w:t>
      </w:r>
      <w:r w:rsidR="00371A74">
        <w:rPr>
          <w:color w:val="000000" w:themeColor="text1"/>
        </w:rPr>
        <w:t>highlight the</w:t>
      </w:r>
      <w:r w:rsidR="00AF68FE" w:rsidRPr="00A6092D">
        <w:rPr>
          <w:color w:val="000000" w:themeColor="text1"/>
        </w:rPr>
        <w:t xml:space="preserve"> importance of </w:t>
      </w:r>
      <w:r w:rsidR="00BB2B8A">
        <w:rPr>
          <w:color w:val="000000" w:themeColor="text1"/>
        </w:rPr>
        <w:t xml:space="preserve">native </w:t>
      </w:r>
      <w:r w:rsidR="00AF68FE" w:rsidRPr="00A6092D">
        <w:rPr>
          <w:color w:val="000000" w:themeColor="text1"/>
        </w:rPr>
        <w:t xml:space="preserve">bryophytes in </w:t>
      </w:r>
      <w:r w:rsidR="00371A74">
        <w:rPr>
          <w:color w:val="000000" w:themeColor="text1"/>
        </w:rPr>
        <w:t>controlling vascular plant invasion</w:t>
      </w:r>
      <w:r w:rsidR="00BB2B8A">
        <w:rPr>
          <w:color w:val="000000" w:themeColor="text1"/>
        </w:rPr>
        <w:t>s</w:t>
      </w:r>
      <w:r w:rsidR="00371A74">
        <w:rPr>
          <w:color w:val="000000" w:themeColor="text1"/>
        </w:rPr>
        <w:t xml:space="preserve"> in stressful environments</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57EFB5B2"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27" w:name="__UnoMark__620_1065309592"/>
      <w:bookmarkStart w:id="28" w:name="__UnoMark__911_1065309592"/>
      <w:bookmarkStart w:id="29" w:name="__UnoMark__796_1226937769"/>
      <w:bookmarkStart w:id="30" w:name="__UnoMark__955_1248546854"/>
      <w:bookmarkStart w:id="31" w:name="__UnoMark__930_1248546854"/>
      <w:bookmarkStart w:id="32" w:name="__UnoMark__877_1248546854"/>
      <w:bookmarkStart w:id="33" w:name="__UnoMark__825_1065309592"/>
      <w:bookmarkStart w:id="34" w:name="__UnoMark__691_1065309592"/>
      <w:bookmarkStart w:id="35" w:name="__UnoMark__966_16483194"/>
      <w:bookmarkStart w:id="36" w:name="__UnoMark__975_1248546854"/>
      <w:bookmarkStart w:id="37" w:name="__UnoMark__897_1248546854"/>
      <w:bookmarkStart w:id="38" w:name="__UnoMark__968_1065309592"/>
      <w:bookmarkStart w:id="39" w:name="__UnoMark__725_1065309592"/>
      <w:bookmarkStart w:id="40" w:name="__UnoMark__649_1065309592"/>
      <w:bookmarkStart w:id="41" w:name="__UnoMark__935_1248546854"/>
      <w:bookmarkStart w:id="42" w:name="__UnoMark__818_16483194"/>
      <w:bookmarkStart w:id="43" w:name="__UnoMark__776_1065309592"/>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D02FE6">
        <w:rPr>
          <w:rFonts w:cs="Times New Roman"/>
          <w:color w:val="000000" w:themeColor="text1"/>
        </w:rPr>
        <w:t xml:space="preserve"> a</w:t>
      </w:r>
      <w:r w:rsidRPr="00A6092D">
        <w:rPr>
          <w:rFonts w:cs="Times New Roman"/>
          <w:color w:val="000000" w:themeColor="text1"/>
        </w:rPr>
        <w:t>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have emerged as complementary </w:t>
      </w:r>
      <w:r w:rsidR="00D02FE6">
        <w:rPr>
          <w:rFonts w:cs="Times New Roman"/>
          <w:color w:val="000000" w:themeColor="text1"/>
        </w:rPr>
        <w:t>frameworks</w:t>
      </w:r>
      <w:r w:rsidR="00D02FE6" w:rsidRPr="00A6092D">
        <w:rPr>
          <w:rFonts w:cs="Times New Roman"/>
          <w:color w:val="000000" w:themeColor="text1"/>
        </w:rPr>
        <w:t xml:space="preserve"> </w:t>
      </w:r>
      <w:r w:rsidRPr="00A6092D">
        <w:rPr>
          <w:rFonts w:cs="Times New Roman"/>
          <w:color w:val="000000" w:themeColor="text1"/>
        </w:rPr>
        <w:t>for understanding patterns in the success of exotic invasion</w:t>
      </w:r>
      <w:r w:rsidR="00CF0921">
        <w:rPr>
          <w:rFonts w:cs="Times New Roman"/>
          <w:color w:val="000000" w:themeColor="text1"/>
        </w:rPr>
        <w:t>s</w:t>
      </w:r>
      <w:r w:rsidRPr="00A6092D">
        <w:rPr>
          <w:rFonts w:cs="Times New Roman"/>
          <w:color w:val="000000" w:themeColor="text1"/>
        </w:rPr>
        <w:t>. The environmental filtering model 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D02FE6"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44" w:name="__UnoMark__974_1248546854"/>
      <w:bookmarkEnd w:id="44"/>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3F7DB7">
        <w:rPr>
          <w:rFonts w:cs="Times New Roman"/>
          <w:color w:val="000000" w:themeColor="text1"/>
        </w:rPr>
        <w:t>is</w:t>
      </w:r>
      <w:r w:rsidR="003F7DB7"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45" w:name="__UnoMark__917_1248546854"/>
      <w:bookmarkStart w:id="46" w:name="__UnoMark__954_1248546854"/>
      <w:bookmarkEnd w:id="45"/>
      <w:bookmarkEnd w:id="46"/>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that seeks to explain</w:t>
      </w:r>
      <w:r w:rsidR="00F226C7">
        <w:rPr>
          <w:rFonts w:cs="Times New Roman"/>
          <w:color w:val="000000" w:themeColor="text1"/>
        </w:rPr>
        <w:t xml:space="preserve"> the range of interactions </w:t>
      </w:r>
      <w:r w:rsidR="0010264D">
        <w:rPr>
          <w:rFonts w:cs="Times New Roman"/>
          <w:color w:val="000000" w:themeColor="text1"/>
        </w:rPr>
        <w:t xml:space="preserve">arising </w:t>
      </w:r>
      <w:r w:rsidR="00F226C7">
        <w:rPr>
          <w:rFonts w:cs="Times New Roman"/>
          <w:color w:val="000000" w:themeColor="text1"/>
        </w:rPr>
        <w:t xml:space="preserve">between exotic and native species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interactions between species will be </w:t>
      </w:r>
      <w:r w:rsidR="00C5373E">
        <w:rPr>
          <w:rFonts w:cs="Times New Roman"/>
          <w:color w:val="000000" w:themeColor="text1"/>
        </w:rPr>
        <w:t>negative</w:t>
      </w:r>
      <w:r w:rsidR="00C5373E" w:rsidRPr="00A6092D">
        <w:rPr>
          <w:rFonts w:cs="Times New Roman"/>
          <w:color w:val="000000" w:themeColor="text1"/>
        </w:rPr>
        <w:t xml:space="preserve"> </w:t>
      </w:r>
      <w:r w:rsidRPr="00A6092D">
        <w:rPr>
          <w:rFonts w:cs="Times New Roman"/>
          <w:color w:val="000000" w:themeColor="text1"/>
        </w:rPr>
        <w:t>in physically benign or productive environments</w:t>
      </w:r>
      <w:r w:rsidR="0010264D">
        <w:rPr>
          <w:rFonts w:cs="Times New Roman"/>
          <w:color w:val="000000" w:themeColor="text1"/>
        </w:rPr>
        <w:t xml:space="preserve"> and</w:t>
      </w:r>
      <w:r w:rsidRPr="00A6092D">
        <w:rPr>
          <w:rFonts w:cs="Times New Roman"/>
          <w:color w:val="000000" w:themeColor="text1"/>
        </w:rPr>
        <w:t xml:space="preserve"> positive in stressful </w:t>
      </w:r>
      <w:r w:rsidR="00D02FE6">
        <w:rPr>
          <w:rFonts w:cs="Times New Roman"/>
          <w:color w:val="000000" w:themeColor="text1"/>
        </w:rPr>
        <w:t xml:space="preserve">or resource limited </w:t>
      </w:r>
      <w:r w:rsidRPr="00A6092D">
        <w:rPr>
          <w:rFonts w:cs="Times New Roman"/>
          <w:color w:val="000000" w:themeColor="text1"/>
        </w:rPr>
        <w:t>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F226C7">
        <w:rPr>
          <w:rFonts w:cs="Times New Roman"/>
          <w:color w:val="000000" w:themeColor="text1"/>
        </w:rPr>
        <w: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w:t>
      </w:r>
      <w:r w:rsidR="00F226C7">
        <w:rPr>
          <w:rFonts w:cs="Times New Roman"/>
          <w:color w:val="000000" w:themeColor="text1"/>
        </w:rPr>
        <w:t>predict</w:t>
      </w:r>
      <w:r w:rsidR="00F226C7" w:rsidRPr="00A6092D">
        <w:rPr>
          <w:rFonts w:cs="Times New Roman"/>
          <w:color w:val="000000" w:themeColor="text1"/>
        </w:rPr>
        <w:t xml:space="preserve"> </w:t>
      </w:r>
      <w:r w:rsidR="00F226C7">
        <w:rPr>
          <w:rFonts w:cs="Times New Roman"/>
          <w:color w:val="000000" w:themeColor="text1"/>
        </w:rPr>
        <w:t xml:space="preserve">the effect that </w:t>
      </w:r>
      <w:r w:rsidRPr="00A6092D">
        <w:rPr>
          <w:rFonts w:cs="Times New Roman"/>
          <w:color w:val="000000" w:themeColor="text1"/>
        </w:rPr>
        <w:t xml:space="preserve">native species </w:t>
      </w:r>
      <w:r w:rsidR="00F226C7">
        <w:rPr>
          <w:rFonts w:cs="Times New Roman"/>
          <w:color w:val="000000" w:themeColor="text1"/>
        </w:rPr>
        <w:t>have on</w:t>
      </w:r>
      <w:r w:rsidR="00F226C7" w:rsidRPr="00A6092D">
        <w:rPr>
          <w:rFonts w:cs="Times New Roman"/>
          <w:color w:val="000000" w:themeColor="text1"/>
        </w:rPr>
        <w:t xml:space="preserve"> </w:t>
      </w:r>
      <w:r w:rsidRPr="00A6092D">
        <w:rPr>
          <w:rFonts w:cs="Times New Roman"/>
          <w:color w:val="000000" w:themeColor="text1"/>
        </w:rPr>
        <w:t>exotics: native</w:t>
      </w:r>
      <w:r w:rsidR="00F226C7">
        <w:rPr>
          <w:rFonts w:cs="Times New Roman"/>
          <w:color w:val="000000" w:themeColor="text1"/>
        </w:rPr>
        <w:t xml:space="preserve"> taxa </w:t>
      </w:r>
      <w:r w:rsidR="002E27B5">
        <w:rPr>
          <w:rFonts w:cs="Times New Roman"/>
          <w:color w:val="000000" w:themeColor="text1"/>
        </w:rPr>
        <w:t>should</w:t>
      </w:r>
      <w:r w:rsidR="002E27B5" w:rsidRPr="00A6092D">
        <w:rPr>
          <w:rFonts w:cs="Times New Roman"/>
          <w:color w:val="000000" w:themeColor="text1"/>
        </w:rPr>
        <w:t xml:space="preserve"> </w:t>
      </w:r>
      <w:r w:rsidR="00F226C7">
        <w:rPr>
          <w:rFonts w:cs="Times New Roman"/>
          <w:color w:val="000000" w:themeColor="text1"/>
        </w:rPr>
        <w:t>resist</w:t>
      </w:r>
      <w:r w:rsidR="00F226C7" w:rsidRPr="00A6092D">
        <w:rPr>
          <w:rFonts w:cs="Times New Roman"/>
          <w:color w:val="000000" w:themeColor="text1"/>
        </w:rPr>
        <w:t xml:space="preserve"> </w:t>
      </w:r>
      <w:r w:rsidRPr="00A6092D">
        <w:rPr>
          <w:rFonts w:cs="Times New Roman"/>
          <w:color w:val="000000" w:themeColor="text1"/>
        </w:rPr>
        <w:t xml:space="preserve">invasion in productive habitats, </w:t>
      </w:r>
      <w:r w:rsidR="00F226C7">
        <w:rPr>
          <w:rFonts w:cs="Times New Roman"/>
          <w:color w:val="000000" w:themeColor="text1"/>
        </w:rPr>
        <w:t>but</w:t>
      </w:r>
      <w:r w:rsidR="00F226C7" w:rsidRPr="00A6092D">
        <w:rPr>
          <w:rFonts w:cs="Times New Roman"/>
          <w:color w:val="000000" w:themeColor="text1"/>
        </w:rPr>
        <w:t xml:space="preserve"> </w:t>
      </w:r>
      <w:r w:rsidRPr="00A6092D">
        <w:rPr>
          <w:rFonts w:cs="Times New Roman"/>
          <w:color w:val="000000" w:themeColor="text1"/>
        </w:rPr>
        <w:t xml:space="preserve">facilitate invasion in stressful environments </w:t>
      </w:r>
      <w:bookmarkStart w:id="47" w:name="__UnoMark__998_1248546854"/>
      <w:bookmarkEnd w:id="47"/>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724194A8"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 xml:space="preserve">(Kennedy et al. 2002, Badano et al. </w:t>
      </w:r>
      <w:r w:rsidR="004E4C58" w:rsidRPr="00A6092D">
        <w:rPr>
          <w:noProof/>
          <w:color w:val="000000" w:themeColor="text1"/>
        </w:rPr>
        <w:lastRenderedPageBreak/>
        <w:t>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ould provide </w:t>
      </w:r>
      <w:commentRangeStart w:id="48"/>
      <w:r w:rsidR="00F226C7">
        <w:rPr>
          <w:color w:val="000000" w:themeColor="text1"/>
        </w:rPr>
        <w:t xml:space="preserve">a novel test </w:t>
      </w:r>
      <w:commentRangeEnd w:id="48"/>
      <w:r w:rsidR="00182E2F">
        <w:rPr>
          <w:rStyle w:val="CommentReference"/>
        </w:rPr>
        <w:commentReference w:id="48"/>
      </w:r>
      <w:r w:rsidR="00F226C7">
        <w:rPr>
          <w:color w:val="000000" w:themeColor="text1"/>
        </w:rPr>
        <w:t xml:space="preserve">of the SGH and could help expand </w:t>
      </w:r>
      <w:r w:rsidR="00182E2F">
        <w:rPr>
          <w:color w:val="000000" w:themeColor="text1"/>
        </w:rPr>
        <w:t xml:space="preserve">the </w:t>
      </w:r>
      <w:r w:rsidR="00F226C7">
        <w:rPr>
          <w:color w:val="000000" w:themeColor="text1"/>
        </w:rPr>
        <w:t xml:space="preserve">generality </w:t>
      </w:r>
      <w:r w:rsidR="00182E2F">
        <w:rPr>
          <w:color w:val="000000" w:themeColor="text1"/>
        </w:rPr>
        <w:t xml:space="preserve">of the SGH </w:t>
      </w:r>
      <w:r w:rsidR="00F226C7">
        <w:rPr>
          <w:color w:val="000000" w:themeColor="text1"/>
        </w:rPr>
        <w:t xml:space="preserve">to all pairs of competitors, not </w:t>
      </w:r>
      <w:r w:rsidR="002B1342">
        <w:rPr>
          <w:color w:val="000000" w:themeColor="text1"/>
        </w:rPr>
        <w:t xml:space="preserve">only </w:t>
      </w:r>
      <w:r w:rsidR="00F226C7">
        <w:rPr>
          <w:color w:val="000000" w:themeColor="text1"/>
        </w:rPr>
        <w:t xml:space="preserve">species with similar functional traits and life histories. </w:t>
      </w:r>
    </w:p>
    <w:p w14:paraId="370D3BC3" w14:textId="2B0F48E7"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AA7176" w:rsidRPr="00A6092D">
        <w:rPr>
          <w:rFonts w:cs="Times New Roman"/>
          <w:color w:val="000000" w:themeColor="text1"/>
        </w:rPr>
        <w:t xml:space="preserve">whether </w:t>
      </w:r>
      <w:r>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s</w:t>
      </w:r>
      <w:r w:rsidRPr="00A6092D">
        <w:rPr>
          <w:rFonts w:cs="Times New Roman"/>
          <w:color w:val="000000" w:themeColor="text1"/>
        </w:rPr>
        <w:t xml:space="preserve"> </w:t>
      </w:r>
      <w:r>
        <w:rPr>
          <w:rFonts w:cs="Times New Roman"/>
          <w:color w:val="000000" w:themeColor="text1"/>
        </w:rPr>
        <w:t xml:space="preserve">on exotic </w:t>
      </w:r>
      <w:r w:rsidR="00374F3B">
        <w:rPr>
          <w:rFonts w:cs="Times New Roman"/>
          <w:color w:val="000000" w:themeColor="text1"/>
        </w:rPr>
        <w:t xml:space="preserve">plant </w:t>
      </w:r>
      <w:r>
        <w:rPr>
          <w:rFonts w:cs="Times New Roman"/>
          <w:color w:val="000000" w:themeColor="text1"/>
        </w:rPr>
        <w:t xml:space="preserve">species </w:t>
      </w:r>
      <w:r w:rsidR="00AA7176" w:rsidRPr="00A6092D">
        <w:rPr>
          <w:rFonts w:cs="Times New Roman"/>
          <w:color w:val="000000" w:themeColor="text1"/>
        </w:rPr>
        <w:t xml:space="preserve">shift from </w:t>
      </w:r>
      <w:r>
        <w:rPr>
          <w:rFonts w:cs="Times New Roman"/>
          <w:color w:val="000000" w:themeColor="text1"/>
        </w:rPr>
        <w:t>competition to</w:t>
      </w:r>
      <w:r w:rsidR="00AA7176" w:rsidRPr="00A6092D">
        <w:rPr>
          <w:rFonts w:cs="Times New Roman"/>
          <w:color w:val="000000" w:themeColor="text1"/>
        </w:rPr>
        <w:t xml:space="preserve"> facilitating across environmental gradients</w:t>
      </w:r>
      <w:r w:rsidR="00374F3B">
        <w:rPr>
          <w:rFonts w:cs="Times New Roman"/>
          <w:color w:val="000000" w:themeColor="text1"/>
        </w:rPr>
        <w:t>,</w:t>
      </w:r>
      <w:r w:rsidR="00AA7176" w:rsidRPr="00A6092D">
        <w:rPr>
          <w:rFonts w:cs="Times New Roman"/>
          <w:color w:val="000000" w:themeColor="text1"/>
        </w:rPr>
        <w:t xml:space="preserve"> as the SGH predic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484132">
        <w:rPr>
          <w:rFonts w:cs="Times New Roman"/>
          <w:color w:val="000000" w:themeColor="text1"/>
        </w:rPr>
        <w:t>two</w:t>
      </w:r>
      <w:r w:rsidR="00484132" w:rsidRPr="00A6092D">
        <w:rPr>
          <w:rFonts w:cs="Times New Roman"/>
          <w:color w:val="000000" w:themeColor="text1"/>
        </w:rPr>
        <w:t xml:space="preserve"> </w:t>
      </w:r>
      <w:r w:rsidR="00A93DBA">
        <w:rPr>
          <w:rFonts w:cs="Times New Roman"/>
          <w:color w:val="000000" w:themeColor="text1"/>
        </w:rPr>
        <w:t>predictions stemming from the SGH</w:t>
      </w:r>
      <w:r w:rsidR="00AF68FE" w:rsidRPr="00A6092D">
        <w:rPr>
          <w:rFonts w:cs="Times New Roman"/>
          <w:color w:val="000000" w:themeColor="text1"/>
        </w:rPr>
        <w:t xml:space="preserve">: 1) </w:t>
      </w:r>
      <w:r w:rsidR="00484132">
        <w:rPr>
          <w:rFonts w:cs="Times New Roman"/>
          <w:color w:val="000000" w:themeColor="text1"/>
        </w:rPr>
        <w:t>vascular plants</w:t>
      </w:r>
      <w:r w:rsidR="00AF68FE" w:rsidRPr="00A6092D">
        <w:rPr>
          <w:rFonts w:cs="Times New Roman"/>
          <w:color w:val="000000" w:themeColor="text1"/>
        </w:rPr>
        <w:t xml:space="preserve"> will be </w:t>
      </w:r>
      <w:r w:rsidR="00484132">
        <w:rPr>
          <w:rFonts w:cs="Times New Roman"/>
          <w:color w:val="000000" w:themeColor="text1"/>
        </w:rPr>
        <w:t xml:space="preserve">more positively associated with </w:t>
      </w:r>
      <w:r w:rsidR="00A93DBA">
        <w:rPr>
          <w:rFonts w:cs="Times New Roman"/>
          <w:color w:val="000000" w:themeColor="text1"/>
        </w:rPr>
        <w:t>moss</w:t>
      </w:r>
      <w:r w:rsidR="00A93DBA" w:rsidRPr="00A6092D">
        <w:rPr>
          <w:rFonts w:cs="Times New Roman"/>
          <w:color w:val="000000" w:themeColor="text1"/>
        </w:rPr>
        <w:t xml:space="preserve"> </w:t>
      </w:r>
      <w:r w:rsidR="00AF68FE" w:rsidRPr="00A6092D">
        <w:rPr>
          <w:rFonts w:cs="Times New Roman"/>
          <w:color w:val="000000" w:themeColor="text1"/>
        </w:rPr>
        <w:t>patches</w:t>
      </w:r>
      <w:r w:rsidR="00484132">
        <w:rPr>
          <w:rFonts w:cs="Times New Roman"/>
          <w:color w:val="000000" w:themeColor="text1"/>
        </w:rPr>
        <w:t xml:space="preserve"> </w:t>
      </w:r>
      <w:r w:rsidR="00A93DBA">
        <w:rPr>
          <w:rFonts w:cs="Times New Roman"/>
          <w:color w:val="000000" w:themeColor="text1"/>
        </w:rPr>
        <w:t>in more stressful environments</w:t>
      </w:r>
      <w:r w:rsidR="00AF68FE" w:rsidRPr="00A6092D">
        <w:rPr>
          <w:rFonts w:cs="Times New Roman"/>
          <w:color w:val="000000" w:themeColor="text1"/>
        </w:rPr>
        <w:t xml:space="preserve">; </w:t>
      </w:r>
      <w:r w:rsidR="00484132">
        <w:rPr>
          <w:rFonts w:cs="Times New Roman"/>
          <w:color w:val="000000" w:themeColor="text1"/>
        </w:rPr>
        <w:t>and 2</w:t>
      </w:r>
      <w:r w:rsidR="00AF68FE" w:rsidRPr="00A6092D">
        <w:rPr>
          <w:rFonts w:cs="Times New Roman"/>
          <w:color w:val="000000" w:themeColor="text1"/>
        </w:rPr>
        <w:t xml:space="preserve">) </w:t>
      </w:r>
      <w:r w:rsidR="00A93DBA">
        <w:rPr>
          <w:rFonts w:cs="Times New Roman"/>
          <w:color w:val="000000" w:themeColor="text1"/>
        </w:rPr>
        <w:t xml:space="preserve">moss will inhibit </w:t>
      </w:r>
      <w:r w:rsidR="00A93DBA">
        <w:rPr>
          <w:rFonts w:cs="Times New Roman"/>
          <w:color w:val="000000" w:themeColor="text1"/>
        </w:rPr>
        <w:lastRenderedPageBreak/>
        <w:t xml:space="preserve">the </w:t>
      </w:r>
      <w:r w:rsidR="00416AC8">
        <w:rPr>
          <w:rFonts w:cs="Times New Roman"/>
          <w:color w:val="000000" w:themeColor="text1"/>
        </w:rPr>
        <w:t>performance</w:t>
      </w:r>
      <w:r w:rsidR="00484132">
        <w:rPr>
          <w:rFonts w:cs="Times New Roman"/>
          <w:color w:val="000000" w:themeColor="text1"/>
        </w:rPr>
        <w:t xml:space="preserve"> of exotic annual grasses</w:t>
      </w:r>
      <w:r w:rsidR="00AF68FE" w:rsidRPr="00A6092D">
        <w:rPr>
          <w:rFonts w:cs="Times New Roman"/>
          <w:color w:val="000000" w:themeColor="text1"/>
        </w:rPr>
        <w:t xml:space="preserve"> </w:t>
      </w:r>
      <w:r w:rsidR="00416AC8">
        <w:rPr>
          <w:rFonts w:cs="Times New Roman"/>
          <w:color w:val="000000" w:themeColor="text1"/>
        </w:rPr>
        <w:t>in</w:t>
      </w:r>
      <w:r w:rsidR="00A93DBA">
        <w:rPr>
          <w:rFonts w:cs="Times New Roman"/>
          <w:color w:val="000000" w:themeColor="text1"/>
        </w:rPr>
        <w:t xml:space="preserve"> low</w:t>
      </w:r>
      <w:r w:rsidR="00083A5C">
        <w:rPr>
          <w:rFonts w:cs="Times New Roman"/>
          <w:color w:val="000000" w:themeColor="text1"/>
        </w:rPr>
        <w:t>-</w:t>
      </w:r>
      <w:r w:rsidR="00A93DBA">
        <w:rPr>
          <w:rFonts w:cs="Times New Roman"/>
          <w:color w:val="000000" w:themeColor="text1"/>
        </w:rPr>
        <w:t>stress</w:t>
      </w:r>
      <w:r w:rsidR="00416AC8">
        <w:rPr>
          <w:rFonts w:cs="Times New Roman"/>
          <w:color w:val="000000" w:themeColor="text1"/>
        </w:rPr>
        <w:t xml:space="preserve"> environments</w:t>
      </w:r>
      <w:r w:rsidR="00083A5C">
        <w:rPr>
          <w:rFonts w:cs="Times New Roman"/>
          <w:color w:val="000000" w:themeColor="text1"/>
        </w:rPr>
        <w:t>,</w:t>
      </w:r>
      <w:r w:rsidR="00A93DBA">
        <w:rPr>
          <w:rFonts w:cs="Times New Roman"/>
          <w:color w:val="000000" w:themeColor="text1"/>
        </w:rPr>
        <w:t xml:space="preserve"> but will facilitate these species in high</w:t>
      </w:r>
      <w:r w:rsidR="00083A5C">
        <w:rPr>
          <w:rFonts w:cs="Times New Roman"/>
          <w:color w:val="000000" w:themeColor="text1"/>
        </w:rPr>
        <w:t>-</w:t>
      </w:r>
      <w:r w:rsidR="00A93DBA">
        <w:rPr>
          <w:rFonts w:cs="Times New Roman"/>
          <w:color w:val="000000" w:themeColor="text1"/>
        </w:rPr>
        <w:t xml:space="preserve">stress environment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69191C0D"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This site spans a 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 stress gradient. The details of this environmental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Lorti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AD243D">
        <w:rPr>
          <w:rFonts w:ascii="Times New Roman" w:hAnsi="Times New Roman"/>
          <w:color w:val="000000" w:themeColor="text1"/>
        </w:rPr>
        <w:t>S</w:t>
      </w:r>
      <w:r w:rsidRPr="00A6092D">
        <w:rPr>
          <w:rFonts w:ascii="Times New Roman" w:hAnsi="Times New Roman"/>
          <w:color w:val="000000" w:themeColor="text1"/>
        </w:rPr>
        <w:t xml:space="preserve">oil nitrate pools, soil water field capacity, average plant size, perennial cover, native plant cover and species richness </w:t>
      </w:r>
      <w:r w:rsidR="00AD243D">
        <w:rPr>
          <w:rFonts w:ascii="Times New Roman" w:hAnsi="Times New Roman"/>
          <w:color w:val="000000" w:themeColor="text1"/>
        </w:rPr>
        <w:t>are</w:t>
      </w:r>
      <w:r w:rsidR="00AD243D" w:rsidRPr="00A6092D">
        <w:rPr>
          <w:rFonts w:ascii="Times New Roman" w:hAnsi="Times New Roman"/>
          <w:color w:val="000000" w:themeColor="text1"/>
        </w:rPr>
        <w:t xml:space="preserve"> </w:t>
      </w:r>
      <w:r w:rsidRPr="00A6092D">
        <w:rPr>
          <w:rFonts w:ascii="Times New Roman" w:hAnsi="Times New Roman"/>
          <w:color w:val="000000" w:themeColor="text1"/>
        </w:rPr>
        <w:t>highest at the east or “sheltered” end of the trough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west or “exposed” end. Soil coarseness, wind speed, bare ground, annual plant cover and non-native plant cover also follow</w:t>
      </w:r>
      <w:r w:rsidR="004721C4">
        <w:rPr>
          <w:rFonts w:ascii="Times New Roman" w:hAnsi="Times New Roman"/>
          <w:color w:val="000000" w:themeColor="text1"/>
        </w:rPr>
        <w:t>ed</w:t>
      </w:r>
      <w:r w:rsidRPr="00A6092D">
        <w:rPr>
          <w:rFonts w:ascii="Times New Roman" w:hAnsi="Times New Roman"/>
          <w:color w:val="000000" w:themeColor="text1"/>
        </w:rPr>
        <w:t xml:space="preserve"> the gradient and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xposed end of the gradient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e </w:t>
      </w:r>
      <w:r w:rsidR="004721C4">
        <w:rPr>
          <w:rFonts w:ascii="Times New Roman" w:hAnsi="Times New Roman"/>
          <w:color w:val="000000" w:themeColor="text1"/>
        </w:rPr>
        <w:t>lumped</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w:t>
      </w:r>
      <w:r w:rsidR="004721C4">
        <w:rPr>
          <w:rFonts w:ascii="Times New Roman" w:hAnsi="Times New Roman"/>
          <w:color w:val="000000" w:themeColor="text1"/>
        </w:rPr>
        <w:t>into one group</w:t>
      </w:r>
      <w:r w:rsidRPr="00A6092D">
        <w:rPr>
          <w:rFonts w:ascii="Times New Roman" w:hAnsi="Times New Roman"/>
          <w:color w:val="000000" w:themeColor="text1"/>
        </w:rPr>
        <w:t xml:space="preserve"> in our study because </w:t>
      </w:r>
      <w:r w:rsidR="004721C4">
        <w:rPr>
          <w:rFonts w:ascii="Times New Roman" w:hAnsi="Times New Roman"/>
          <w:color w:val="000000" w:themeColor="text1"/>
        </w:rPr>
        <w:t xml:space="preserve">it was difficult </w:t>
      </w:r>
      <w:r w:rsidRPr="00A6092D">
        <w:rPr>
          <w:rFonts w:ascii="Times New Roman" w:hAnsi="Times New Roman"/>
          <w:color w:val="000000" w:themeColor="text1"/>
        </w:rPr>
        <w:t xml:space="preserve">to identify them to species in the field. </w:t>
      </w:r>
    </w:p>
    <w:p w14:paraId="2D936BC6" w14:textId="19018660"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 xml:space="preserve">Bryophytes and lichens constitute an important part of the ground cover at this site. The most abundant bryophyte </w:t>
      </w:r>
      <w:r w:rsidR="004721C4">
        <w:rPr>
          <w:rFonts w:ascii="Times New Roman" w:hAnsi="Times New Roman"/>
          <w:color w:val="000000" w:themeColor="text1"/>
        </w:rPr>
        <w:t>was</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w:t>
      </w:r>
      <w:r w:rsidRPr="00A6092D">
        <w:rPr>
          <w:rFonts w:ascii="Times New Roman" w:hAnsi="Times New Roman"/>
          <w:color w:val="000000" w:themeColor="text1"/>
        </w:rPr>
        <w:lastRenderedPageBreak/>
        <w:t xml:space="preserve">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6A8CE2EB" w:rsidR="006F26CF" w:rsidRPr="00A6092D" w:rsidRDefault="00AF68FE" w:rsidP="00AE5F16">
      <w:pPr>
        <w:pStyle w:val="Heading2"/>
        <w:spacing w:before="0" w:after="0"/>
        <w:ind w:firstLine="0"/>
        <w:rPr>
          <w:color w:val="000000" w:themeColor="text1"/>
        </w:rPr>
      </w:pPr>
      <w:r w:rsidRPr="00A6092D">
        <w:rPr>
          <w:color w:val="000000" w:themeColor="text1"/>
        </w:rPr>
        <w:t>Bryophyte patches across the stress gradient</w:t>
      </w:r>
    </w:p>
    <w:p w14:paraId="1489F3E6" w14:textId="6DB9BECC"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23 20-m transects spaced approximately 10 m apart along the 220 m long stress gradient documented by Lorti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7222BE7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the</w:t>
      </w:r>
      <w:r w:rsidR="00455D5C">
        <w:rPr>
          <w:rFonts w:ascii="Times New Roman" w:hAnsi="Times New Roman"/>
          <w:color w:val="000000" w:themeColor="text1"/>
        </w:rPr>
        <w:t xml:space="preserve"> point-intercept </w:t>
      </w:r>
      <w:r w:rsidR="001E19A3">
        <w:rPr>
          <w:rFonts w:ascii="Times New Roman" w:hAnsi="Times New Roman"/>
          <w:color w:val="000000" w:themeColor="text1"/>
        </w:rPr>
        <w:t xml:space="preserve">method and sampled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commentRangeStart w:id="49"/>
      <w:commentRangeStart w:id="50"/>
      <w:r w:rsidR="001E19A3">
        <w:rPr>
          <w:rFonts w:ascii="Times New Roman" w:hAnsi="Times New Roman"/>
          <w:color w:val="000000" w:themeColor="text1"/>
        </w:rPr>
        <w:t>In our analyses</w:t>
      </w:r>
      <w:r w:rsidR="000D1556">
        <w:rPr>
          <w:rFonts w:ascii="Times New Roman" w:hAnsi="Times New Roman"/>
          <w:color w:val="000000" w:themeColor="text1"/>
        </w:rPr>
        <w:t xml:space="preserve"> we only </w:t>
      </w:r>
      <w:r w:rsidR="001E19A3">
        <w:rPr>
          <w:rFonts w:ascii="Times New Roman" w:hAnsi="Times New Roman"/>
          <w:color w:val="000000" w:themeColor="text1"/>
        </w:rPr>
        <w:t xml:space="preserve">included sampling </w:t>
      </w:r>
      <w:r w:rsidR="000D1556">
        <w:rPr>
          <w:rFonts w:ascii="Times New Roman" w:hAnsi="Times New Roman"/>
          <w:color w:val="000000" w:themeColor="text1"/>
        </w:rPr>
        <w:t xml:space="preserve">points falling outside of </w:t>
      </w:r>
      <w:commentRangeStart w:id="51"/>
      <w:r w:rsidR="000D1556">
        <w:rPr>
          <w:rFonts w:ascii="Times New Roman" w:hAnsi="Times New Roman"/>
          <w:color w:val="000000" w:themeColor="text1"/>
        </w:rPr>
        <w:t>shrubs</w:t>
      </w:r>
      <w:commentRangeEnd w:id="51"/>
      <w:r w:rsidR="001D0F3E">
        <w:rPr>
          <w:rStyle w:val="CommentReference"/>
          <w:rFonts w:ascii="Times New Roman" w:eastAsiaTheme="minorEastAsia" w:hAnsi="Times New Roman" w:cstheme="minorBidi"/>
          <w:color w:val="auto"/>
          <w:lang w:eastAsia="en-US"/>
        </w:rPr>
        <w:commentReference w:id="51"/>
      </w:r>
      <w:r w:rsidR="000D1556">
        <w:rPr>
          <w:rFonts w:ascii="Times New Roman" w:hAnsi="Times New Roman"/>
          <w:color w:val="000000" w:themeColor="text1"/>
        </w:rPr>
        <w:t xml:space="preserve">. </w:t>
      </w:r>
      <w:commentRangeEnd w:id="49"/>
      <w:r w:rsidR="0075434A">
        <w:rPr>
          <w:rStyle w:val="CommentReference"/>
          <w:rFonts w:ascii="Times New Roman" w:eastAsiaTheme="minorEastAsia" w:hAnsi="Times New Roman" w:cstheme="minorBidi"/>
          <w:color w:val="auto"/>
          <w:lang w:eastAsia="en-US"/>
        </w:rPr>
        <w:commentReference w:id="49"/>
      </w:r>
      <w:commentRangeEnd w:id="50"/>
      <w:r w:rsidR="002B1342">
        <w:rPr>
          <w:rStyle w:val="CommentReference"/>
          <w:rFonts w:ascii="Times New Roman" w:eastAsiaTheme="minorEastAsia" w:hAnsi="Times New Roman" w:cstheme="minorBidi"/>
          <w:color w:val="auto"/>
          <w:lang w:eastAsia="en-US"/>
        </w:rPr>
        <w:commentReference w:id="50"/>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39F104B0"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w:t>
      </w:r>
      <w:r w:rsidR="005B2A52">
        <w:rPr>
          <w:rFonts w:ascii="Times New Roman" w:hAnsi="Times New Roman"/>
          <w:color w:val="000000" w:themeColor="text1"/>
        </w:rPr>
        <w:lastRenderedPageBreak/>
        <w:t>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away from shrubs and other large perennial plants. Nine blocks were located at the low</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 and nine were located at the high</w:t>
      </w:r>
      <w:r w:rsidR="005B2A52">
        <w:rPr>
          <w:rFonts w:ascii="Times New Roman" w:hAnsi="Times New Roman"/>
          <w:color w:val="000000" w:themeColor="text1"/>
        </w:rPr>
        <w:t xml:space="preserve"> </w:t>
      </w:r>
      <w:r w:rsidRPr="00A6092D">
        <w:rPr>
          <w:rFonts w:ascii="Times New Roman" w:hAnsi="Times New Roman"/>
          <w:color w:val="000000" w:themeColor="text1"/>
        </w:rPr>
        <w:t xml:space="preserve">stress 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Pr="00A6092D">
        <w:rPr>
          <w:rFonts w:ascii="Times New Roman" w:hAnsi="Times New Roman"/>
          <w:color w:val="000000" w:themeColor="text1"/>
        </w:rPr>
        <w:t xml:space="preserve"> 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5B2A52">
        <w:rPr>
          <w:rFonts w:ascii="Times New Roman" w:hAnsi="Times New Roman"/>
          <w:color w:val="000000" w:themeColor="text1"/>
        </w:rPr>
        <w:t xml:space="preserve"> inserted into the sand so that seeds were </w:t>
      </w:r>
      <w:r w:rsidR="00FF095D">
        <w:rPr>
          <w:rFonts w:ascii="Times New Roman" w:hAnsi="Times New Roman"/>
          <w:color w:val="000000" w:themeColor="text1"/>
        </w:rPr>
        <w:t>just below</w:t>
      </w:r>
      <w:r w:rsidR="005B2A52">
        <w:rPr>
          <w:rFonts w:ascii="Times New Roman" w:hAnsi="Times New Roman"/>
          <w:color w:val="000000" w:themeColor="text1"/>
        </w:rPr>
        <w:t xml:space="preserve"> </w:t>
      </w:r>
      <w:r w:rsidR="00FF095D">
        <w:rPr>
          <w:rFonts w:ascii="Times New Roman" w:hAnsi="Times New Roman"/>
          <w:color w:val="000000" w:themeColor="text1"/>
        </w:rPr>
        <w:t xml:space="preserve">the </w:t>
      </w:r>
      <w:r w:rsidR="005B2A52">
        <w:rPr>
          <w:rFonts w:ascii="Times New Roman" w:hAnsi="Times New Roman"/>
          <w:color w:val="000000" w:themeColor="text1"/>
        </w:rPr>
        <w:t>soil surface</w:t>
      </w:r>
      <w:r w:rsidRPr="00A6092D">
        <w:rPr>
          <w:rFonts w:ascii="Times New Roman" w:hAnsi="Times New Roman"/>
          <w:color w:val="000000" w:themeColor="text1"/>
        </w:rPr>
        <w:t xml:space="preserve">. </w:t>
      </w:r>
      <w:r w:rsidR="00FF095D">
        <w:rPr>
          <w:rFonts w:ascii="Times New Roman" w:hAnsi="Times New Roman"/>
          <w:color w:val="000000" w:themeColor="text1"/>
        </w:rPr>
        <w:t>Planted seeds were</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spaced </w:t>
      </w:r>
      <w:r w:rsidRPr="00A6092D">
        <w:rPr>
          <w:rFonts w:ascii="Times New Roman" w:hAnsi="Times New Roman"/>
          <w:color w:val="000000" w:themeColor="text1"/>
        </w:rPr>
        <w:t>2</w:t>
      </w:r>
      <w:r w:rsidR="001920E7">
        <w:rPr>
          <w:rFonts w:ascii="Times New Roman" w:hAnsi="Times New Roman"/>
          <w:color w:val="000000" w:themeColor="text1"/>
        </w:rPr>
        <w:t xml:space="preserve"> </w:t>
      </w:r>
      <w:r w:rsidRPr="00A6092D">
        <w:rPr>
          <w:rFonts w:ascii="Times New Roman" w:hAnsi="Times New Roman"/>
          <w:color w:val="000000" w:themeColor="text1"/>
        </w:rPr>
        <w:t xml:space="preserve">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5DDD645F" w:rsidR="006F26CF" w:rsidRPr="00A6092D"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5B2A52">
        <w:rPr>
          <w:rFonts w:ascii="Times New Roman" w:hAnsi="Times New Roman"/>
          <w:color w:val="000000" w:themeColor="text1"/>
        </w:rPr>
        <w:t xml:space="preserve">total </w:t>
      </w:r>
      <w:r w:rsidR="00AF68FE" w:rsidRPr="00A6092D">
        <w:rPr>
          <w:rFonts w:ascii="Times New Roman" w:hAnsi="Times New Roman"/>
          <w:color w:val="000000" w:themeColor="text1"/>
        </w:rPr>
        <w:t xml:space="preserve">number of inflorescences produced in each patch and collected the aboveground biomass from all the plants.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atch was </w:t>
      </w:r>
      <w:r w:rsidR="005B2A52">
        <w:rPr>
          <w:rFonts w:ascii="Times New Roman" w:hAnsi="Times New Roman"/>
          <w:color w:val="000000" w:themeColor="text1"/>
        </w:rPr>
        <w:t xml:space="preserve">harvested, </w:t>
      </w:r>
      <w:r w:rsidR="00AF68FE" w:rsidRPr="00A6092D">
        <w:rPr>
          <w:rFonts w:ascii="Times New Roman" w:hAnsi="Times New Roman"/>
          <w:color w:val="000000" w:themeColor="text1"/>
        </w:rPr>
        <w:t xml:space="preserve">dried at 60°C for 48 </w:t>
      </w:r>
      <w:r w:rsidR="008735B6">
        <w:rPr>
          <w:rFonts w:ascii="Times New Roman" w:hAnsi="Times New Roman"/>
          <w:color w:val="000000" w:themeColor="text1"/>
        </w:rPr>
        <w:t>hr</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commentRangeStart w:id="52"/>
      <w:del w:id="53" w:author="Hall Cushman" w:date="2019-01-08T14:25:00Z">
        <w:r w:rsidR="00AD243D" w:rsidDel="001D0F3E">
          <w:rPr>
            <w:rFonts w:ascii="Times New Roman" w:hAnsi="Times New Roman"/>
            <w:color w:val="000000" w:themeColor="text1"/>
          </w:rPr>
          <w:delText xml:space="preserve">All data </w:delText>
        </w:r>
        <w:r w:rsidR="000E1253" w:rsidDel="001D0F3E">
          <w:rPr>
            <w:rFonts w:ascii="Times New Roman" w:hAnsi="Times New Roman"/>
            <w:color w:val="000000" w:themeColor="text1"/>
          </w:rPr>
          <w:delText>collected</w:delText>
        </w:r>
        <w:r w:rsidR="00AD243D" w:rsidDel="001D0F3E">
          <w:rPr>
            <w:rFonts w:ascii="Times New Roman" w:hAnsi="Times New Roman"/>
            <w:color w:val="000000" w:themeColor="text1"/>
          </w:rPr>
          <w:delText xml:space="preserve"> for the study </w:delText>
        </w:r>
        <w:r w:rsidR="000E1253" w:rsidDel="001D0F3E">
          <w:rPr>
            <w:rFonts w:ascii="Times New Roman" w:hAnsi="Times New Roman"/>
            <w:color w:val="000000" w:themeColor="text1"/>
          </w:rPr>
          <w:delText>are</w:delText>
        </w:r>
        <w:r w:rsidR="00AD243D" w:rsidDel="001D0F3E">
          <w:rPr>
            <w:rFonts w:ascii="Times New Roman" w:hAnsi="Times New Roman"/>
            <w:color w:val="000000" w:themeColor="text1"/>
          </w:rPr>
          <w:delText xml:space="preserve"> deposited in a Data Dryad (</w:delText>
        </w:r>
        <w:r w:rsidR="001A211C" w:rsidDel="001D0F3E">
          <w:rPr>
            <w:rStyle w:val="Hyperlink"/>
            <w:rFonts w:ascii="Times New Roman" w:hAnsi="Times New Roman"/>
          </w:rPr>
          <w:fldChar w:fldCharType="begin"/>
        </w:r>
        <w:r w:rsidR="001A211C" w:rsidDel="001D0F3E">
          <w:rPr>
            <w:rStyle w:val="Hyperlink"/>
            <w:rFonts w:ascii="Times New Roman" w:hAnsi="Times New Roman"/>
          </w:rPr>
          <w:delInstrText xml:space="preserve"> HYPERLINK "http://www.dryad.org" </w:delInstrText>
        </w:r>
        <w:r w:rsidR="001A211C" w:rsidDel="001D0F3E">
          <w:rPr>
            <w:rStyle w:val="Hyperlink"/>
            <w:rFonts w:ascii="Times New Roman" w:hAnsi="Times New Roman"/>
          </w:rPr>
          <w:fldChar w:fldCharType="separate"/>
        </w:r>
        <w:r w:rsidR="00AD243D" w:rsidRPr="005C583E" w:rsidDel="001D0F3E">
          <w:rPr>
            <w:rStyle w:val="Hyperlink"/>
            <w:rFonts w:ascii="Times New Roman" w:hAnsi="Times New Roman"/>
          </w:rPr>
          <w:delText>www.dryad.org</w:delText>
        </w:r>
        <w:r w:rsidR="001A211C" w:rsidDel="001D0F3E">
          <w:rPr>
            <w:rStyle w:val="Hyperlink"/>
            <w:rFonts w:ascii="Times New Roman" w:hAnsi="Times New Roman"/>
          </w:rPr>
          <w:fldChar w:fldCharType="end"/>
        </w:r>
        <w:r w:rsidR="00AD243D" w:rsidDel="001D0F3E">
          <w:rPr>
            <w:rFonts w:ascii="Times New Roman" w:hAnsi="Times New Roman"/>
            <w:color w:val="000000" w:themeColor="text1"/>
          </w:rPr>
          <w:delText xml:space="preserve">) repository. </w:delText>
        </w:r>
      </w:del>
      <w:commentRangeEnd w:id="52"/>
      <w:r w:rsidR="001D0F3E">
        <w:rPr>
          <w:rStyle w:val="CommentReference"/>
          <w:rFonts w:ascii="Times New Roman" w:eastAsiaTheme="minorEastAsia" w:hAnsi="Times New Roman" w:cstheme="minorBidi"/>
          <w:color w:val="auto"/>
          <w:lang w:eastAsia="en-US"/>
        </w:rPr>
        <w:commentReference w:id="52"/>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lastRenderedPageBreak/>
        <w:t>Statistical Analyses</w:t>
      </w:r>
    </w:p>
    <w:p w14:paraId="74863704" w14:textId="6E4DB5B7"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more associated with moss patches than expected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and moss changed across the stress gradient. 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 xml:space="preserve">stress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del w:id="54" w:author="Hall Cushman" w:date="2019-01-08T14:29:00Z">
        <w:r w:rsidR="00434801" w:rsidDel="00A23A3E">
          <w:rPr>
            <w:rFonts w:ascii="Times New Roman" w:hAnsi="Times New Roman"/>
            <w:color w:val="000000" w:themeColor="text1"/>
          </w:rPr>
          <w:delText xml:space="preserve"> </w:delText>
        </w:r>
      </w:del>
    </w:p>
    <w:p w14:paraId="0EB1DD87" w14:textId="6BFD8582"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stress level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w:t>
      </w:r>
      <w:r w:rsidRPr="00A6092D">
        <w:rPr>
          <w:rFonts w:ascii="Times New Roman" w:hAnsi="Times New Roman"/>
          <w:color w:val="000000" w:themeColor="text1"/>
        </w:rPr>
        <w:lastRenderedPageBreak/>
        <w:t xml:space="preserve">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poisson errors. We used the number of 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xml:space="preserve">. </w:t>
      </w:r>
      <w:commentRangeStart w:id="55"/>
      <w:commentRangeStart w:id="56"/>
      <w:r w:rsidRPr="00A6092D">
        <w:rPr>
          <w:rFonts w:ascii="Times New Roman" w:hAnsi="Times New Roman"/>
          <w:color w:val="000000" w:themeColor="text1"/>
        </w:rPr>
        <w:t>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commentRangeEnd w:id="55"/>
      <w:r w:rsidR="0075434A">
        <w:rPr>
          <w:rStyle w:val="CommentReference"/>
          <w:rFonts w:ascii="Times New Roman" w:eastAsiaTheme="minorEastAsia" w:hAnsi="Times New Roman" w:cstheme="minorBidi"/>
          <w:color w:val="auto"/>
          <w:lang w:eastAsia="en-US"/>
        </w:rPr>
        <w:commentReference w:id="55"/>
      </w:r>
      <w:commentRangeEnd w:id="56"/>
      <w:r w:rsidR="002B1342">
        <w:rPr>
          <w:rStyle w:val="CommentReference"/>
          <w:rFonts w:ascii="Times New Roman" w:eastAsiaTheme="minorEastAsia" w:hAnsi="Times New Roman" w:cstheme="minorBidi"/>
          <w:color w:val="auto"/>
          <w:lang w:eastAsia="en-US"/>
        </w:rPr>
        <w:commentReference w:id="56"/>
      </w:r>
    </w:p>
    <w:p w14:paraId="588C4B26" w14:textId="7DBEC187"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we found a significant treatment or treatment x stress 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stress levels</w:t>
      </w:r>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emmeans”</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 xml:space="preserve">duce the analyses are provided in </w:t>
      </w:r>
      <w:r w:rsidR="00BD1C84">
        <w:rPr>
          <w:color w:val="000000" w:themeColor="text1"/>
        </w:rPr>
        <w:t>the</w:t>
      </w:r>
      <w:r w:rsidR="00AD243D">
        <w:rPr>
          <w:color w:val="000000" w:themeColor="text1"/>
        </w:rPr>
        <w:t xml:space="preserve"> supporting information.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0E70B680" w:rsidR="006F26CF" w:rsidRPr="00A6092D" w:rsidRDefault="00AF68FE" w:rsidP="008774F3">
      <w:pPr>
        <w:spacing w:after="0"/>
        <w:rPr>
          <w:rFonts w:cs="Times New Roman"/>
          <w:color w:val="000000" w:themeColor="text1"/>
        </w:rPr>
      </w:pPr>
      <w:r w:rsidRPr="00A6092D">
        <w:rPr>
          <w:rFonts w:cs="Times New Roman"/>
          <w:color w:val="000000" w:themeColor="text1"/>
        </w:rPr>
        <w:t>Moss cover was low at the low stress (southeastern) end of the gradient and 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stress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del w:id="57" w:author="Andy Kleinhesselink" w:date="2019-01-08T12:50:00Z">
        <w:r w:rsidR="008774F3" w:rsidRPr="00A6092D" w:rsidDel="002B1342">
          <w:rPr>
            <w:rFonts w:cs="Times New Roman"/>
            <w:color w:val="000000" w:themeColor="text1"/>
          </w:rPr>
          <w:delText>,</w:delText>
        </w:r>
      </w:del>
      <w:r w:rsidR="008774F3" w:rsidRPr="00A6092D">
        <w:rPr>
          <w:rFonts w:cs="Times New Roman"/>
          <w:color w:val="000000" w:themeColor="text1"/>
        </w:rPr>
        <w:t xml:space="preserve"> and </w:t>
      </w:r>
      <w:del w:id="58" w:author="Andy Kleinhesselink" w:date="2019-01-08T12:50:00Z">
        <w:r w:rsidR="008774F3" w:rsidRPr="00A6092D" w:rsidDel="002B1342">
          <w:rPr>
            <w:rFonts w:cs="Times New Roman"/>
            <w:color w:val="000000" w:themeColor="text1"/>
          </w:rPr>
          <w:delText xml:space="preserve">85 </w:delText>
        </w:r>
      </w:del>
      <w:ins w:id="59" w:author="Andy Kleinhesselink" w:date="2019-01-08T14:04:00Z">
        <w:r w:rsidR="004D7689">
          <w:rPr>
            <w:rFonts w:cs="Times New Roman"/>
            <w:color w:val="000000" w:themeColor="text1"/>
          </w:rPr>
          <w:t>85</w:t>
        </w:r>
      </w:ins>
      <w:ins w:id="60" w:author="Andy Kleinhesselink" w:date="2019-01-08T12:50:00Z">
        <w:r w:rsidR="002B1342" w:rsidRPr="00A6092D">
          <w:rPr>
            <w:rFonts w:cs="Times New Roman"/>
            <w:color w:val="000000" w:themeColor="text1"/>
          </w:rPr>
          <w:t xml:space="preserve"> </w:t>
        </w:r>
      </w:ins>
      <w:r w:rsidR="008774F3" w:rsidRPr="00A6092D">
        <w:rPr>
          <w:rFonts w:cs="Times New Roman"/>
          <w:color w:val="000000" w:themeColor="text1"/>
        </w:rPr>
        <w:t xml:space="preserve">of </w:t>
      </w:r>
      <w:del w:id="61" w:author="Andy Kleinhesselink" w:date="2019-01-08T12:50:00Z">
        <w:r w:rsidR="008774F3" w:rsidRPr="00A6092D" w:rsidDel="002B1342">
          <w:rPr>
            <w:rFonts w:cs="Times New Roman"/>
            <w:color w:val="000000" w:themeColor="text1"/>
          </w:rPr>
          <w:delText xml:space="preserve">36 </w:delText>
        </w:r>
      </w:del>
      <w:ins w:id="62" w:author="Andy Kleinhesselink" w:date="2019-01-08T14:04:00Z">
        <w:r w:rsidR="004D7689">
          <w:rPr>
            <w:rFonts w:cs="Times New Roman"/>
            <w:color w:val="000000" w:themeColor="text1"/>
          </w:rPr>
          <w:t>121</w:t>
        </w:r>
      </w:ins>
      <w:ins w:id="63" w:author="Andy Kleinhesselink" w:date="2019-01-08T12:50:00Z">
        <w:r w:rsidR="002B1342" w:rsidRPr="00A6092D">
          <w:rPr>
            <w:rFonts w:cs="Times New Roman"/>
            <w:color w:val="000000" w:themeColor="text1"/>
          </w:rPr>
          <w:t xml:space="preserve"> </w:t>
        </w:r>
      </w:ins>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he frequency of vascular plants increased towards the more stressful 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w:t>
      </w:r>
      <w:r w:rsidR="008774F3" w:rsidRPr="00A6092D">
        <w:rPr>
          <w:rFonts w:cs="Times New Roman"/>
          <w:color w:val="000000" w:themeColor="text1"/>
        </w:rPr>
        <w:lastRenderedPageBreak/>
        <w:t>=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xotic and native species both increased in frequency towards the stressful 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4,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3, p = 0.04), but there was no stress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97,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del w:id="64" w:author="Hall Cushman" w:date="2019-01-08T14:30:00Z">
        <w:r w:rsidR="00C36E62" w:rsidDel="00A23A3E">
          <w:rPr>
            <w:rFonts w:cs="Times New Roman"/>
            <w:color w:val="000000" w:themeColor="text1"/>
          </w:rPr>
          <w:delText xml:space="preserve"> </w:delText>
        </w:r>
      </w:del>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4D8E8F37" w:rsidR="006F26CF" w:rsidRPr="00A6092D" w:rsidRDefault="009D4F62" w:rsidP="00701C44">
      <w:pPr>
        <w:pStyle w:val="BodyA"/>
        <w:spacing w:line="480" w:lineRule="auto"/>
        <w:ind w:firstLine="720"/>
        <w:rPr>
          <w:color w:val="000000" w:themeColor="text1"/>
        </w:rPr>
      </w:pPr>
      <w:r>
        <w:rPr>
          <w:rFonts w:ascii="Times New Roman" w:hAnsi="Times New Roman"/>
          <w:color w:val="000000" w:themeColor="text1"/>
        </w:rPr>
        <w:t>T</w:t>
      </w:r>
      <w:r w:rsidR="00AF68FE" w:rsidRPr="00A6092D">
        <w:rPr>
          <w:rFonts w:ascii="Times New Roman" w:hAnsi="Times New Roman"/>
          <w:color w:val="000000" w:themeColor="text1"/>
        </w:rPr>
        <w:t xml:space="preserve">he effects of moss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varied with demographic rate and position on the environmental stress gradient. 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24.8, df = 2, p &lt; 0.01): </w:t>
      </w:r>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00AF68FE" w:rsidRPr="00534318">
        <w:rPr>
          <w:rFonts w:ascii="Times New Roman" w:hAnsi="Times New Roman"/>
          <w:color w:val="000000" w:themeColor="text1"/>
        </w:rPr>
        <w:t xml:space="preserve"> </w:t>
      </w:r>
      <w:r w:rsidR="00AF68FE"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in the low stress environment</w:t>
      </w:r>
      <w:r w:rsidR="00E03101">
        <w:rPr>
          <w:rFonts w:ascii="Times New Roman" w:hAnsi="Times New Roman"/>
          <w:color w:val="000000" w:themeColor="text1"/>
        </w:rPr>
        <w:t>, but this effect disappeared in</w:t>
      </w:r>
      <w:r w:rsidR="00AF68FE"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00AF68FE"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r w:rsidR="00D9441B">
        <w:rPr>
          <w:rFonts w:ascii="Times New Roman" w:hAnsi="Times New Roman"/>
          <w:color w:val="000000" w:themeColor="text1"/>
        </w:rPr>
        <w:t xml:space="preserve">In contrast, survival in moss covered patches was significantly greater than survival in moss removed patches at high stress but not at low stress.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stress 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effect of stress</w:t>
      </w:r>
      <w:r w:rsidR="005B1453">
        <w:rPr>
          <w:rFonts w:ascii="Times New Roman" w:hAnsi="Times New Roman"/>
          <w:color w:val="000000" w:themeColor="text1"/>
        </w:rPr>
        <w:t xml:space="preserve"> level</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00AF68FE" w:rsidRPr="00A6092D">
        <w:rPr>
          <w:rFonts w:ascii="Times New Roman" w:hAnsi="Times New Roman"/>
          <w:color w:val="000000" w:themeColor="text1"/>
        </w:rPr>
        <w:t>stress 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00AF68FE" w:rsidRPr="00A6092D">
        <w:rPr>
          <w:rFonts w:ascii="Times New Roman" w:hAnsi="Times New Roman"/>
          <w:color w:val="000000" w:themeColor="text1"/>
          <w:vertAlign w:val="subscript"/>
        </w:rPr>
        <w:t>,46</w:t>
      </w:r>
      <w:r w:rsidR="00AF68FE"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00AF68FE" w:rsidRPr="00A6092D">
        <w:rPr>
          <w:rFonts w:ascii="Times New Roman" w:hAnsi="Times New Roman"/>
          <w:color w:val="000000" w:themeColor="text1"/>
        </w:rPr>
        <w:t xml:space="preserve"> 0.01): at low stress plants </w:t>
      </w:r>
      <w:r w:rsidR="00AF68FE" w:rsidRPr="00D60115">
        <w:rPr>
          <w:rFonts w:ascii="Times New Roman" w:hAnsi="Times New Roman"/>
          <w:color w:val="000000" w:themeColor="text1"/>
        </w:rPr>
        <w:t xml:space="preserve">in </w:t>
      </w:r>
      <w:r w:rsidR="00AF68FE" w:rsidRPr="001E19A3">
        <w:rPr>
          <w:rFonts w:ascii="Times New Roman" w:hAnsi="Times New Roman"/>
          <w:color w:val="000000" w:themeColor="text1"/>
        </w:rPr>
        <w:t xml:space="preserve">bare </w:t>
      </w:r>
      <w:r w:rsidR="00AF68FE" w:rsidRPr="00A6092D">
        <w:rPr>
          <w:rFonts w:ascii="Times New Roman" w:hAnsi="Times New Roman"/>
          <w:color w:val="000000" w:themeColor="text1"/>
        </w:rPr>
        <w:t xml:space="preserve">sand produced significantly more inflorescences than </w:t>
      </w:r>
      <w:r w:rsidR="00AF68FE" w:rsidRPr="00A6092D">
        <w:rPr>
          <w:rFonts w:ascii="Times New Roman" w:hAnsi="Times New Roman"/>
          <w:color w:val="000000" w:themeColor="text1"/>
        </w:rPr>
        <w:lastRenderedPageBreak/>
        <w:t>plants in either moss 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removed patches, whereas at high stress there were no differences </w:t>
      </w:r>
      <w:r w:rsidR="008E35CB">
        <w:rPr>
          <w:rFonts w:ascii="Times New Roman" w:hAnsi="Times New Roman"/>
          <w:color w:val="000000" w:themeColor="text1"/>
        </w:rPr>
        <w:t xml:space="preserve">between treatments </w:t>
      </w:r>
      <w:r w:rsidR="00AF68FE" w:rsidRPr="00A6092D">
        <w:rPr>
          <w:rFonts w:ascii="Times New Roman" w:hAnsi="Times New Roman"/>
          <w:color w:val="000000" w:themeColor="text1"/>
        </w:rPr>
        <w:t>(</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02D23C8A"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was not significantly affected by moss cover 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stress 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w:t>
      </w:r>
      <w:r w:rsidR="00AF68FE" w:rsidRPr="00A6092D">
        <w:rPr>
          <w:color w:val="000000" w:themeColor="text1"/>
        </w:rPr>
        <w:t>(</w:t>
      </w:r>
      <w:bookmarkStart w:id="65"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65"/>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commentRangeStart w:id="66"/>
      <w:commentRangeStart w:id="67"/>
      <w:r w:rsidRPr="00A6092D">
        <w:rPr>
          <w:color w:val="000000" w:themeColor="text1"/>
        </w:rPr>
        <w:t>Discussion</w:t>
      </w:r>
      <w:commentRangeEnd w:id="66"/>
      <w:r w:rsidR="00CD6647">
        <w:rPr>
          <w:rStyle w:val="CommentReference"/>
          <w:rFonts w:eastAsiaTheme="minorEastAsia" w:cstheme="minorBidi"/>
          <w:b w:val="0"/>
        </w:rPr>
        <w:commentReference w:id="66"/>
      </w:r>
      <w:commentRangeEnd w:id="67"/>
      <w:r w:rsidR="0050468F">
        <w:rPr>
          <w:rStyle w:val="CommentReference"/>
          <w:rFonts w:eastAsiaTheme="minorEastAsia" w:cstheme="minorBidi"/>
          <w:b w:val="0"/>
        </w:rPr>
        <w:commentReference w:id="67"/>
      </w:r>
    </w:p>
    <w:p w14:paraId="37C4A9E7" w14:textId="5BDB5E8D"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the stress-gradient hypothesis (SGH).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 xml:space="preserve">was significantly greater in moss patches than in bare sand but this positive association </w:t>
      </w:r>
      <w:commentRangeStart w:id="68"/>
      <w:commentRangeStart w:id="69"/>
      <w:r w:rsidR="00E94461">
        <w:rPr>
          <w:rFonts w:cs="Times New Roman"/>
          <w:color w:val="000000" w:themeColor="text1"/>
        </w:rPr>
        <w:t>did not</w:t>
      </w:r>
      <w:r w:rsidR="0064386F">
        <w:rPr>
          <w:rFonts w:cs="Times New Roman"/>
          <w:color w:val="000000" w:themeColor="text1"/>
        </w:rPr>
        <w:t xml:space="preserve"> intensify</w:t>
      </w:r>
      <w:r w:rsidRPr="00A6092D">
        <w:rPr>
          <w:rFonts w:cs="Times New Roman"/>
          <w:color w:val="000000" w:themeColor="text1"/>
        </w:rPr>
        <w:t xml:space="preserve"> at the more stressful end of the environmental gradient as we </w:t>
      </w:r>
      <w:r w:rsidR="0064386F">
        <w:rPr>
          <w:rFonts w:cs="Times New Roman"/>
          <w:color w:val="000000" w:themeColor="text1"/>
        </w:rPr>
        <w:t>postulated</w:t>
      </w:r>
      <w:r w:rsidR="0064386F" w:rsidRPr="00A6092D">
        <w:rPr>
          <w:rFonts w:cs="Times New Roman"/>
          <w:color w:val="000000" w:themeColor="text1"/>
        </w:rPr>
        <w:t xml:space="preserve"> </w:t>
      </w:r>
      <w:r w:rsidR="0064386F">
        <w:rPr>
          <w:rFonts w:cs="Times New Roman"/>
          <w:color w:val="000000" w:themeColor="text1"/>
        </w:rPr>
        <w:t xml:space="preserve">based on the </w:t>
      </w:r>
      <w:r w:rsidR="00361DC5">
        <w:rPr>
          <w:rFonts w:cs="Times New Roman"/>
          <w:color w:val="000000" w:themeColor="text1"/>
        </w:rPr>
        <w:t>SGH</w:t>
      </w:r>
      <w:r w:rsidR="0064386F">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2). </w:t>
      </w:r>
      <w:commentRangeEnd w:id="68"/>
      <w:r w:rsidR="00796409">
        <w:rPr>
          <w:rStyle w:val="CommentReference"/>
        </w:rPr>
        <w:commentReference w:id="68"/>
      </w:r>
      <w:commentRangeEnd w:id="69"/>
      <w:r w:rsidR="0050468F">
        <w:rPr>
          <w:rStyle w:val="CommentReference"/>
        </w:rPr>
        <w:commentReference w:id="69"/>
      </w:r>
      <w:r w:rsidRPr="00A6092D">
        <w:rPr>
          <w:rFonts w:cs="Times New Roman"/>
          <w:color w:val="000000" w:themeColor="text1"/>
        </w:rPr>
        <w:t>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stronger 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performance in the more 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stress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 In the low</w:t>
      </w:r>
      <w:r w:rsidR="009863A7">
        <w:rPr>
          <w:rFonts w:cs="Times New Roman"/>
          <w:color w:val="000000" w:themeColor="text1"/>
        </w:rPr>
        <w:t>-</w:t>
      </w:r>
      <w:r w:rsidRPr="00A6092D">
        <w:rPr>
          <w:rFonts w:cs="Times New Roman"/>
          <w:color w:val="000000" w:themeColor="text1"/>
        </w:rPr>
        <w:t xml:space="preserve">stress environment,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r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 xml:space="preserve">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lastRenderedPageBreak/>
        <w:t>3a)</w:t>
      </w:r>
      <w:r w:rsidR="00FD10A4">
        <w:rPr>
          <w:rFonts w:cs="Times New Roman"/>
          <w:color w:val="000000" w:themeColor="text1"/>
        </w:rPr>
        <w:t>—as predicted by the SGH</w:t>
      </w:r>
      <w:r w:rsidRPr="00A6092D">
        <w:rPr>
          <w:rFonts w:cs="Times New Roman"/>
          <w:color w:val="000000" w:themeColor="text1"/>
        </w:rPr>
        <w:t xml:space="preserve">.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success in the more stressful environment. 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 In the low stress environmen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disappeared in the high stress environment (</w:t>
      </w:r>
      <w:r w:rsidR="00A23B6A">
        <w:rPr>
          <w:rFonts w:cs="Times New Roman"/>
          <w:color w:val="000000" w:themeColor="text1"/>
        </w:rPr>
        <w:t xml:space="preserve">Fig. </w:t>
      </w:r>
      <w:r w:rsidRPr="00A6092D">
        <w:rPr>
          <w:rFonts w:cs="Times New Roman"/>
          <w:color w:val="000000" w:themeColor="text1"/>
        </w:rPr>
        <w:t xml:space="preserve">3e). In the case of the other exotic grass in this study, </w:t>
      </w:r>
      <w:proofErr w:type="spellStart"/>
      <w:r w:rsidRPr="00A6092D">
        <w:rPr>
          <w:rFonts w:cs="Times New Roman"/>
          <w:i/>
          <w:color w:val="000000" w:themeColor="text1"/>
        </w:rPr>
        <w:t>Vulpia</w:t>
      </w:r>
      <w:proofErr w:type="spellEnd"/>
      <w:r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3</w:t>
      </w:r>
      <w:del w:id="70" w:author="Hall Cushman" w:date="2019-01-08T14:31:00Z">
        <w:r w:rsidRPr="00A6092D" w:rsidDel="00BA62E6">
          <w:rPr>
            <w:rFonts w:cs="Times New Roman"/>
            <w:color w:val="000000" w:themeColor="text1"/>
          </w:rPr>
          <w:delText xml:space="preserve"> </w:delText>
        </w:r>
      </w:del>
      <w:r w:rsidRPr="00A6092D">
        <w:rPr>
          <w:rFonts w:cs="Times New Roman"/>
          <w:color w:val="000000" w:themeColor="text1"/>
        </w:rPr>
        <w:t xml:space="preserve">b). </w:t>
      </w:r>
    </w:p>
    <w:p w14:paraId="4EC1F3DD" w14:textId="61765106" w:rsidR="00FD10A4" w:rsidRDefault="00FD10A4" w:rsidP="0028293A">
      <w:pPr>
        <w:spacing w:after="0"/>
        <w:rPr>
          <w:ins w:id="71" w:author="Andy Kleinhesselink" w:date="2019-01-08T12:54:00Z"/>
          <w:color w:val="000000" w:themeColor="text1"/>
        </w:rPr>
      </w:pPr>
      <w:r>
        <w:rPr>
          <w:color w:val="000000" w:themeColor="text1"/>
        </w:rPr>
        <w:t xml:space="preserve">Our work shows the importance of non-vascular terrestrial mosses in structuring the vascular plant community in this environment. </w:t>
      </w:r>
      <w:r w:rsidR="007600F2">
        <w:rPr>
          <w:color w:val="000000" w:themeColor="text1"/>
        </w:rPr>
        <w:t>Mosses and other components of biological soil crusts are often found to have neutral to negative effects on vascular plant germination, growth and survival</w:t>
      </w:r>
      <w:r>
        <w:rPr>
          <w:color w:val="000000" w:themeColor="text1"/>
        </w:rPr>
        <w:t xml:space="preserve"> </w:t>
      </w:r>
      <w:r>
        <w:rPr>
          <w:color w:val="000000" w:themeColor="text1"/>
        </w:rPr>
        <w:fldChar w:fldCharType="begin"/>
      </w:r>
      <w:r w:rsidR="007600F2">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Langhans et al. 2009, Drake et al. 2018)</w:t>
      </w:r>
      <w:r>
        <w:rPr>
          <w:color w:val="000000" w:themeColor="text1"/>
        </w:rPr>
        <w:fldChar w:fldCharType="end"/>
      </w:r>
      <w:r>
        <w:rPr>
          <w:color w:val="000000" w:themeColor="text1"/>
        </w:rPr>
        <w:t xml:space="preserve">. </w:t>
      </w:r>
      <w:r w:rsidR="006A6C35">
        <w:rPr>
          <w:color w:val="000000" w:themeColor="text1"/>
        </w:rPr>
        <w:t xml:space="preserve">In contrast, </w:t>
      </w:r>
      <w:r w:rsidR="008223C4">
        <w:rPr>
          <w:color w:val="000000" w:themeColor="text1"/>
        </w:rPr>
        <w:t xml:space="preserve">o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at high stress.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del w:id="72" w:author="Hall Cushman" w:date="2019-01-08T14:31:00Z">
        <w:r w:rsidR="008223C4" w:rsidDel="00BA62E6">
          <w:rPr>
            <w:color w:val="000000" w:themeColor="text1"/>
          </w:rPr>
          <w:delText xml:space="preserve"> </w:delText>
        </w:r>
      </w:del>
      <w:r w:rsidR="00945386">
        <w:rPr>
          <w:color w:val="000000" w:themeColor="text1"/>
        </w:rPr>
        <w:t>In particular, t</w:t>
      </w:r>
      <w:r w:rsidR="007C3B9E">
        <w:rPr>
          <w:color w:val="000000" w:themeColor="text1"/>
        </w:rPr>
        <w:t xml:space="preserve">his 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 at the high stress end of the gradient</w:t>
      </w:r>
      <w:r w:rsidR="007C3B9E">
        <w:rPr>
          <w:color w:val="000000" w:themeColor="text1"/>
        </w:rPr>
        <w:t xml:space="preserve"> (see Kleinhesselink et al. </w:t>
      </w:r>
      <w:r w:rsidR="007C3B9E">
        <w:rPr>
          <w:color w:val="000000" w:themeColor="text1"/>
        </w:rPr>
        <w:fldChar w:fldCharType="begin"/>
      </w:r>
      <w:r w:rsidR="007C3B9E">
        <w:rPr>
          <w:color w:val="000000" w:themeColor="text1"/>
        </w:rPr>
        <w:instrText xml:space="preserve"> ADDIN ZOTERO_ITEM CSL_CITATION {"citationID":"nQlshn6G","properties":{"formattedCitation":"(2014)","plainCitation":"(2014)","noteIndex":0},"citationItems":[{"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uppress-author":true}],"schema":"https://github.com/citation-style-language/schema/raw/master/csl-citation.json"} </w:instrText>
      </w:r>
      <w:r w:rsidR="007C3B9E">
        <w:rPr>
          <w:color w:val="000000" w:themeColor="text1"/>
        </w:rPr>
        <w:fldChar w:fldCharType="separate"/>
      </w:r>
      <w:r w:rsidR="007C3B9E">
        <w:rPr>
          <w:noProof/>
          <w:color w:val="000000" w:themeColor="text1"/>
        </w:rPr>
        <w:t>(2014)</w:t>
      </w:r>
      <w:r w:rsidR="007C3B9E">
        <w:rPr>
          <w:color w:val="000000" w:themeColor="text1"/>
        </w:rPr>
        <w:fldChar w:fldCharType="end"/>
      </w:r>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in the high stress environment </w:t>
      </w:r>
      <w:r w:rsidR="00873789">
        <w:rPr>
          <w:color w:val="000000" w:themeColor="text1"/>
        </w:rPr>
        <w:t>supports this mechanism of influence</w:t>
      </w:r>
      <w:r w:rsidR="007C3B9E">
        <w:rPr>
          <w:color w:val="000000" w:themeColor="text1"/>
        </w:rPr>
        <w:t xml:space="preserve">. </w:t>
      </w:r>
    </w:p>
    <w:p w14:paraId="130F4A65" w14:textId="469431CB" w:rsidR="002B1342" w:rsidRDefault="002B1342" w:rsidP="0028293A">
      <w:pPr>
        <w:spacing w:after="0"/>
        <w:rPr>
          <w:color w:val="000000" w:themeColor="text1"/>
        </w:rPr>
      </w:pPr>
      <w:ins w:id="73" w:author="Andy Kleinhesselink" w:date="2019-01-08T12:55:00Z">
        <w:r>
          <w:rPr>
            <w:color w:val="000000" w:themeColor="text1"/>
          </w:rPr>
          <w:lastRenderedPageBreak/>
          <w:t>Our experiment showed</w:t>
        </w:r>
      </w:ins>
      <w:ins w:id="74" w:author="Andy Kleinhesselink" w:date="2019-01-08T13:17:00Z">
        <w:r w:rsidR="004A0613">
          <w:rPr>
            <w:color w:val="000000" w:themeColor="text1"/>
          </w:rPr>
          <w:t xml:space="preserve"> that the effect of moss on germination and survival </w:t>
        </w:r>
      </w:ins>
      <w:ins w:id="75" w:author="Andy Kleinhesselink" w:date="2019-01-08T13:18:00Z">
        <w:r w:rsidR="004A0613">
          <w:rPr>
            <w:color w:val="000000" w:themeColor="text1"/>
          </w:rPr>
          <w:t xml:space="preserve">depended on the annual grass species involved. </w:t>
        </w:r>
        <w:del w:id="76" w:author="Hall Cushman" w:date="2019-01-08T14:31:00Z">
          <w:r w:rsidR="004A0613" w:rsidDel="007A7AFD">
            <w:rPr>
              <w:color w:val="000000" w:themeColor="text1"/>
            </w:rPr>
            <w:delText xml:space="preserve"> </w:delText>
          </w:r>
        </w:del>
      </w:ins>
      <w:ins w:id="77" w:author="Andy Kleinhesselink" w:date="2019-01-08T12:55:00Z">
        <w:r>
          <w:rPr>
            <w:color w:val="000000" w:themeColor="text1"/>
          </w:rPr>
          <w:t xml:space="preserve">The germination and survival of </w:t>
        </w:r>
        <w:r w:rsidRPr="004A0613">
          <w:rPr>
            <w:i/>
            <w:color w:val="000000" w:themeColor="text1"/>
            <w:rPrChange w:id="78" w:author="Andy Kleinhesselink" w:date="2019-01-08T13:18:00Z">
              <w:rPr>
                <w:color w:val="000000" w:themeColor="text1"/>
              </w:rPr>
            </w:rPrChange>
          </w:rPr>
          <w:t>Vulpia</w:t>
        </w:r>
        <w:r>
          <w:rPr>
            <w:color w:val="000000" w:themeColor="text1"/>
          </w:rPr>
          <w:t xml:space="preserve"> was</w:t>
        </w:r>
      </w:ins>
      <w:ins w:id="79" w:author="Andy Kleinhesselink" w:date="2019-01-08T12:56:00Z">
        <w:r>
          <w:rPr>
            <w:color w:val="000000" w:themeColor="text1"/>
          </w:rPr>
          <w:t xml:space="preserve"> facilitated by moss across the gradient, but for </w:t>
        </w:r>
        <w:r w:rsidRPr="004A0613">
          <w:rPr>
            <w:i/>
            <w:color w:val="000000" w:themeColor="text1"/>
            <w:rPrChange w:id="80" w:author="Andy Kleinhesselink" w:date="2019-01-08T13:18:00Z">
              <w:rPr>
                <w:color w:val="000000" w:themeColor="text1"/>
              </w:rPr>
            </w:rPrChange>
          </w:rPr>
          <w:t>Bromus</w:t>
        </w:r>
        <w:r>
          <w:rPr>
            <w:color w:val="000000" w:themeColor="text1"/>
          </w:rPr>
          <w:t xml:space="preserve"> facilitation only occurred at the higher stress end of the gradient</w:t>
        </w:r>
      </w:ins>
      <w:ins w:id="81" w:author="Andy Kleinhesselink" w:date="2019-01-08T13:19:00Z">
        <w:r w:rsidR="004A0613">
          <w:rPr>
            <w:color w:val="000000" w:themeColor="text1"/>
          </w:rPr>
          <w:t xml:space="preserve"> and</w:t>
        </w:r>
      </w:ins>
      <w:ins w:id="82" w:author="Andy Kleinhesselink" w:date="2019-01-08T13:24:00Z">
        <w:r w:rsidR="00743591">
          <w:rPr>
            <w:color w:val="000000" w:themeColor="text1"/>
          </w:rPr>
          <w:t xml:space="preserve"> apparently competed with</w:t>
        </w:r>
      </w:ins>
      <w:ins w:id="83" w:author="Andy Kleinhesselink" w:date="2019-01-08T13:19:00Z">
        <w:r w:rsidR="004A0613">
          <w:rPr>
            <w:color w:val="000000" w:themeColor="text1"/>
          </w:rPr>
          <w:t xml:space="preserve"> </w:t>
        </w:r>
      </w:ins>
      <w:ins w:id="84" w:author="Andy Kleinhesselink" w:date="2019-01-08T13:24:00Z">
        <w:r w:rsidR="00743591">
          <w:rPr>
            <w:color w:val="000000" w:themeColor="text1"/>
          </w:rPr>
          <w:t>moss in the low</w:t>
        </w:r>
      </w:ins>
      <w:ins w:id="85" w:author="Hall Cushman" w:date="2019-01-08T14:32:00Z">
        <w:r w:rsidR="007A7AFD">
          <w:rPr>
            <w:color w:val="000000" w:themeColor="text1"/>
          </w:rPr>
          <w:t>-</w:t>
        </w:r>
      </w:ins>
      <w:ins w:id="86" w:author="Andy Kleinhesselink" w:date="2019-01-08T13:24:00Z">
        <w:del w:id="87" w:author="Hall Cushman" w:date="2019-01-08T14:32:00Z">
          <w:r w:rsidR="00743591" w:rsidDel="007A7AFD">
            <w:rPr>
              <w:color w:val="000000" w:themeColor="text1"/>
            </w:rPr>
            <w:delText xml:space="preserve"> </w:delText>
          </w:r>
        </w:del>
        <w:r w:rsidR="00743591">
          <w:rPr>
            <w:color w:val="000000" w:themeColor="text1"/>
          </w:rPr>
          <w:t xml:space="preserve">stress environment </w:t>
        </w:r>
      </w:ins>
      <w:ins w:id="88" w:author="Andy Kleinhesselink" w:date="2019-01-08T13:19:00Z">
        <w:r w:rsidR="004A0613">
          <w:rPr>
            <w:color w:val="000000" w:themeColor="text1"/>
          </w:rPr>
          <w:t>(Fig. 3</w:t>
        </w:r>
        <w:del w:id="89" w:author="Hall Cushman" w:date="2019-01-08T14:32:00Z">
          <w:r w:rsidR="004A0613" w:rsidDel="007A7AFD">
            <w:rPr>
              <w:color w:val="000000" w:themeColor="text1"/>
            </w:rPr>
            <w:delText xml:space="preserve"> </w:delText>
          </w:r>
        </w:del>
        <w:r w:rsidR="004A0613">
          <w:rPr>
            <w:color w:val="000000" w:themeColor="text1"/>
          </w:rPr>
          <w:t>a)</w:t>
        </w:r>
      </w:ins>
      <w:ins w:id="90" w:author="Andy Kleinhesselink" w:date="2019-01-08T12:56:00Z">
        <w:r>
          <w:rPr>
            <w:color w:val="000000" w:themeColor="text1"/>
          </w:rPr>
          <w:t xml:space="preserve">. </w:t>
        </w:r>
      </w:ins>
      <w:ins w:id="91" w:author="Andy Kleinhesselink" w:date="2019-01-08T13:19:00Z">
        <w:del w:id="92" w:author="Hall Cushman" w:date="2019-01-08T14:32:00Z">
          <w:r w:rsidR="004A0613" w:rsidDel="007A7AFD">
            <w:rPr>
              <w:color w:val="000000" w:themeColor="text1"/>
            </w:rPr>
            <w:delText xml:space="preserve"> </w:delText>
          </w:r>
        </w:del>
      </w:ins>
      <w:ins w:id="93" w:author="Andy Kleinhesselink" w:date="2019-01-08T13:42:00Z">
        <w:r w:rsidR="00DB031D">
          <w:rPr>
            <w:color w:val="000000" w:themeColor="text1"/>
          </w:rPr>
          <w:t xml:space="preserve">Other studies have also shown </w:t>
        </w:r>
      </w:ins>
      <w:ins w:id="94" w:author="Hall Cushman" w:date="2019-01-08T14:32:00Z">
        <w:r w:rsidR="007A7AFD">
          <w:rPr>
            <w:color w:val="000000" w:themeColor="text1"/>
          </w:rPr>
          <w:t xml:space="preserve">that </w:t>
        </w:r>
      </w:ins>
      <w:ins w:id="95" w:author="Andy Kleinhesselink" w:date="2019-01-08T13:42:00Z">
        <w:r w:rsidR="00DB031D">
          <w:rPr>
            <w:color w:val="000000" w:themeColor="text1"/>
          </w:rPr>
          <w:t xml:space="preserve">the effects of moss on seedling performance </w:t>
        </w:r>
        <w:del w:id="96" w:author="Hall Cushman" w:date="2019-01-08T14:32:00Z">
          <w:r w:rsidR="00DB031D" w:rsidDel="007A7AFD">
            <w:rPr>
              <w:color w:val="000000" w:themeColor="text1"/>
            </w:rPr>
            <w:delText xml:space="preserve">to </w:delText>
          </w:r>
        </w:del>
        <w:r w:rsidR="00DB031D">
          <w:rPr>
            <w:color w:val="000000" w:themeColor="text1"/>
          </w:rPr>
          <w:t>depend</w:t>
        </w:r>
      </w:ins>
      <w:ins w:id="97" w:author="Hall Cushman" w:date="2019-01-08T14:32:00Z">
        <w:r w:rsidR="007A7AFD">
          <w:rPr>
            <w:color w:val="000000" w:themeColor="text1"/>
          </w:rPr>
          <w:t>ed</w:t>
        </w:r>
      </w:ins>
      <w:ins w:id="98" w:author="Andy Kleinhesselink" w:date="2019-01-08T13:42:00Z">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ins>
      <w:r w:rsidR="00DB031D">
        <w:rPr>
          <w:color w:val="000000" w:themeColor="text1"/>
        </w:rPr>
        <w:fldChar w:fldCharType="separate"/>
      </w:r>
      <w:ins w:id="99" w:author="Andy Kleinhesselink" w:date="2019-01-08T13:42:00Z">
        <w:r w:rsidR="00DB031D">
          <w:rPr>
            <w:noProof/>
            <w:color w:val="000000" w:themeColor="text1"/>
          </w:rPr>
          <w:t>(Zamfir 2000, Serpe et al. 2006)</w:t>
        </w:r>
        <w:r w:rsidR="00DB031D">
          <w:rPr>
            <w:color w:val="000000" w:themeColor="text1"/>
          </w:rPr>
          <w:fldChar w:fldCharType="end"/>
        </w:r>
        <w:r w:rsidR="00DB031D">
          <w:rPr>
            <w:color w:val="000000" w:themeColor="text1"/>
          </w:rPr>
          <w:t xml:space="preserve">. </w:t>
        </w:r>
      </w:ins>
      <w:ins w:id="100" w:author="Andy Kleinhesselink" w:date="2019-01-08T13:43:00Z">
        <w:r w:rsidR="00DB031D">
          <w:rPr>
            <w:color w:val="000000" w:themeColor="text1"/>
          </w:rPr>
          <w:t>Seed size may be an important plant trait that controls how</w:t>
        </w:r>
      </w:ins>
      <w:ins w:id="101" w:author="Andy Kleinhesselink" w:date="2019-01-08T14:10:00Z">
        <w:r w:rsidR="0050468F">
          <w:rPr>
            <w:color w:val="000000" w:themeColor="text1"/>
          </w:rPr>
          <w:t xml:space="preserve"> plants</w:t>
        </w:r>
      </w:ins>
      <w:ins w:id="102" w:author="Andy Kleinhesselink" w:date="2019-01-08T13:43:00Z">
        <w:r w:rsidR="00DB031D">
          <w:rPr>
            <w:color w:val="000000" w:themeColor="text1"/>
          </w:rPr>
          <w:t xml:space="preserve"> respond to bryophyte mats and </w:t>
        </w:r>
        <w:proofErr w:type="spellStart"/>
        <w:r w:rsidR="00DB031D" w:rsidRPr="0050468F">
          <w:rPr>
            <w:i/>
            <w:color w:val="000000" w:themeColor="text1"/>
            <w:rPrChange w:id="103" w:author="Andy Kleinhesselink" w:date="2019-01-08T14:11:00Z">
              <w:rPr>
                <w:color w:val="000000" w:themeColor="text1"/>
              </w:rPr>
            </w:rPrChange>
          </w:rPr>
          <w:t>Bromus</w:t>
        </w:r>
        <w:proofErr w:type="spellEnd"/>
        <w:r w:rsidR="00DB031D">
          <w:rPr>
            <w:color w:val="000000" w:themeColor="text1"/>
          </w:rPr>
          <w:t xml:space="preserve"> seeds are over </w:t>
        </w:r>
        <w:del w:id="104" w:author="Hall Cushman" w:date="2019-01-08T14:33:00Z">
          <w:r w:rsidR="00DB031D" w:rsidDel="007A7AFD">
            <w:rPr>
              <w:color w:val="000000" w:themeColor="text1"/>
            </w:rPr>
            <w:delText>ten</w:delText>
          </w:r>
        </w:del>
      </w:ins>
      <w:ins w:id="105" w:author="Hall Cushman" w:date="2019-01-08T14:33:00Z">
        <w:r w:rsidR="007A7AFD">
          <w:rPr>
            <w:color w:val="000000" w:themeColor="text1"/>
          </w:rPr>
          <w:t>10</w:t>
        </w:r>
      </w:ins>
      <w:ins w:id="106" w:author="Andy Kleinhesselink" w:date="2019-01-08T13:43:00Z">
        <w:r w:rsidR="00DB031D">
          <w:rPr>
            <w:color w:val="000000" w:themeColor="text1"/>
          </w:rPr>
          <w:t xml:space="preserve"> times larger tha</w:t>
        </w:r>
      </w:ins>
      <w:ins w:id="107" w:author="Andy Kleinhesselink" w:date="2019-01-08T13:44:00Z">
        <w:r w:rsidR="00DB031D">
          <w:rPr>
            <w:color w:val="000000" w:themeColor="text1"/>
          </w:rPr>
          <w:t xml:space="preserve">n </w:t>
        </w:r>
        <w:proofErr w:type="spellStart"/>
        <w:r w:rsidR="00DB031D" w:rsidRPr="0050468F">
          <w:rPr>
            <w:i/>
            <w:color w:val="000000" w:themeColor="text1"/>
            <w:rPrChange w:id="108" w:author="Andy Kleinhesselink" w:date="2019-01-08T14:11:00Z">
              <w:rPr>
                <w:color w:val="000000" w:themeColor="text1"/>
              </w:rPr>
            </w:rPrChange>
          </w:rPr>
          <w:t>Vulpia</w:t>
        </w:r>
        <w:proofErr w:type="spellEnd"/>
        <w:r w:rsidR="00DB031D">
          <w:rPr>
            <w:color w:val="000000" w:themeColor="text1"/>
          </w:rPr>
          <w:t xml:space="preserve"> seeds</w:t>
        </w:r>
      </w:ins>
      <w:ins w:id="109" w:author="Andy Kleinhesselink" w:date="2019-01-08T14:10:00Z">
        <w:r w:rsidR="0050468F">
          <w:rPr>
            <w:color w:val="000000" w:themeColor="text1"/>
          </w:rPr>
          <w:t xml:space="preserve"> </w:t>
        </w:r>
      </w:ins>
      <w:ins w:id="110" w:author="Andy Kleinhesselink" w:date="2019-01-08T14:08:00Z">
        <w:r w:rsidR="0050468F">
          <w:rPr>
            <w:color w:val="000000" w:themeColor="text1"/>
          </w:rPr>
          <w:fldChar w:fldCharType="begin"/>
        </w:r>
      </w:ins>
      <w:ins w:id="111" w:author="Andy Kleinhesselink" w:date="2019-01-08T14:15:00Z">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ins>
      <w:r w:rsidR="0050468F">
        <w:rPr>
          <w:color w:val="000000" w:themeColor="text1"/>
        </w:rPr>
        <w:fldChar w:fldCharType="separate"/>
      </w:r>
      <w:ins w:id="112" w:author="Andy Kleinhesselink" w:date="2019-01-08T14:10:00Z">
        <w:r w:rsidR="0050468F">
          <w:rPr>
            <w:rFonts w:cs="Times New Roman"/>
            <w:color w:val="000000"/>
          </w:rPr>
          <w:t>(Royal Botanic Gardens, Kew 2019)</w:t>
        </w:r>
      </w:ins>
      <w:ins w:id="113" w:author="Andy Kleinhesselink" w:date="2019-01-08T14:08:00Z">
        <w:r w:rsidR="0050468F">
          <w:rPr>
            <w:color w:val="000000" w:themeColor="text1"/>
          </w:rPr>
          <w:fldChar w:fldCharType="end"/>
        </w:r>
      </w:ins>
      <w:ins w:id="114" w:author="Andy Kleinhesselink" w:date="2019-01-08T13:44:00Z">
        <w:r w:rsidR="00DB031D">
          <w:rPr>
            <w:color w:val="000000" w:themeColor="text1"/>
          </w:rPr>
          <w:t>.</w:t>
        </w:r>
      </w:ins>
      <w:ins w:id="115" w:author="Andy Kleinhesselink" w:date="2019-01-08T13:43:00Z">
        <w:r w:rsidR="00DB031D">
          <w:rPr>
            <w:color w:val="000000" w:themeColor="text1"/>
          </w:rPr>
          <w:t xml:space="preserve"> </w:t>
        </w:r>
        <w:del w:id="116" w:author="Hall Cushman" w:date="2019-01-08T14:33:00Z">
          <w:r w:rsidR="00DB031D" w:rsidDel="007A7AFD">
            <w:rPr>
              <w:color w:val="000000" w:themeColor="text1"/>
            </w:rPr>
            <w:delText xml:space="preserve"> </w:delText>
          </w:r>
        </w:del>
        <w:r w:rsidR="00DB031D">
          <w:rPr>
            <w:color w:val="000000" w:themeColor="text1"/>
          </w:rPr>
          <w:t xml:space="preserve">On the one hand, </w:t>
        </w:r>
      </w:ins>
      <w:ins w:id="117" w:author="Andy Kleinhesselink" w:date="2019-01-08T14:11:00Z">
        <w:r w:rsidR="0050468F">
          <w:rPr>
            <w:color w:val="000000" w:themeColor="text1"/>
          </w:rPr>
          <w:t>i</w:t>
        </w:r>
      </w:ins>
      <w:ins w:id="118" w:author="Andy Kleinhesselink" w:date="2019-01-08T13:43:00Z">
        <w:r w:rsidR="00DB031D">
          <w:rPr>
            <w:color w:val="000000" w:themeColor="text1"/>
          </w:rPr>
          <w:t xml:space="preserve">n deep moss mats, </w:t>
        </w:r>
        <w:del w:id="119" w:author="Hall Cushman" w:date="2019-01-08T14:33:00Z">
          <w:r w:rsidR="00DB031D" w:rsidDel="007A7AFD">
            <w:rPr>
              <w:color w:val="000000" w:themeColor="text1"/>
            </w:rPr>
            <w:delText>tiny</w:delText>
          </w:r>
        </w:del>
      </w:ins>
      <w:ins w:id="120" w:author="Hall Cushman" w:date="2019-01-08T14:33:00Z">
        <w:r w:rsidR="007A7AFD">
          <w:rPr>
            <w:color w:val="000000" w:themeColor="text1"/>
          </w:rPr>
          <w:t>small</w:t>
        </w:r>
      </w:ins>
      <w:ins w:id="121" w:author="Andy Kleinhesselink" w:date="2019-01-08T13:43:00Z">
        <w:r w:rsidR="00DB031D">
          <w:rPr>
            <w:color w:val="000000" w:themeColor="text1"/>
          </w:rPr>
          <w:t xml:space="preserve"> seeds can be at a </w:t>
        </w:r>
      </w:ins>
      <w:ins w:id="122" w:author="Andy Kleinhesselink" w:date="2019-01-08T13:44:00Z">
        <w:r w:rsidR="00DB031D">
          <w:rPr>
            <w:color w:val="000000" w:themeColor="text1"/>
          </w:rPr>
          <w:t xml:space="preserve">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ins>
      <w:r w:rsidR="00DB031D">
        <w:rPr>
          <w:color w:val="000000" w:themeColor="text1"/>
        </w:rPr>
        <w:fldChar w:fldCharType="separate"/>
      </w:r>
      <w:ins w:id="123" w:author="Andy Kleinhesselink" w:date="2019-01-08T13:44:00Z">
        <w:r w:rsidR="00DB031D">
          <w:rPr>
            <w:noProof/>
            <w:color w:val="000000" w:themeColor="text1"/>
          </w:rPr>
          <w:t>(Zamfir 2000)</w:t>
        </w:r>
        <w:r w:rsidR="00DB031D">
          <w:rPr>
            <w:color w:val="000000" w:themeColor="text1"/>
          </w:rPr>
          <w:fldChar w:fldCharType="end"/>
        </w:r>
        <w:r w:rsidR="00DB031D">
          <w:rPr>
            <w:color w:val="000000" w:themeColor="text1"/>
          </w:rPr>
          <w:t>.</w:t>
        </w:r>
        <w:del w:id="124" w:author="Hall Cushman" w:date="2019-01-08T14:33:00Z">
          <w:r w:rsidR="00DB031D" w:rsidDel="007A7AFD">
            <w:rPr>
              <w:color w:val="000000" w:themeColor="text1"/>
            </w:rPr>
            <w:delText xml:space="preserve"> </w:delText>
          </w:r>
        </w:del>
        <w:r w:rsidR="00DB031D">
          <w:rPr>
            <w:color w:val="000000" w:themeColor="text1"/>
          </w:rPr>
          <w:t xml:space="preserve"> However,</w:t>
        </w:r>
      </w:ins>
      <w:ins w:id="125" w:author="Andy Kleinhesselink" w:date="2019-01-08T13:45:00Z">
        <w:r w:rsidR="00DB031D">
          <w:rPr>
            <w:color w:val="000000" w:themeColor="text1"/>
          </w:rPr>
          <w:t xml:space="preserve"> large seeds</w:t>
        </w:r>
      </w:ins>
      <w:ins w:id="126" w:author="Andy Kleinhesselink" w:date="2019-01-08T13:46:00Z">
        <w:r w:rsidR="00DB031D">
          <w:rPr>
            <w:color w:val="000000" w:themeColor="text1"/>
          </w:rPr>
          <w:t xml:space="preserve"> stuck on the surface of a moss mat may not be able to absorb enough water to initiate germination—</w:t>
        </w:r>
      </w:ins>
      <w:ins w:id="127" w:author="Andy Kleinhesselink" w:date="2019-01-08T13:47:00Z">
        <w:r w:rsidR="00DB031D">
          <w:rPr>
            <w:color w:val="000000" w:themeColor="text1"/>
          </w:rPr>
          <w:t xml:space="preserve">Serp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ins>
      <w:r w:rsidR="00DB031D">
        <w:rPr>
          <w:color w:val="000000" w:themeColor="text1"/>
        </w:rPr>
        <w:fldChar w:fldCharType="separate"/>
      </w:r>
      <w:ins w:id="128" w:author="Andy Kleinhesselink" w:date="2019-01-08T13:47:00Z">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w:t>
        </w:r>
      </w:ins>
      <w:ins w:id="129" w:author="Andy Kleinhesselink" w:date="2019-01-08T13:46:00Z">
        <w:r w:rsidR="00DB031D">
          <w:rPr>
            <w:color w:val="000000" w:themeColor="text1"/>
          </w:rPr>
          <w:t xml:space="preserve">incorporated into the moss layer that they </w:t>
        </w:r>
      </w:ins>
      <w:ins w:id="130" w:author="Andy Kleinhesselink" w:date="2019-01-08T13:47:00Z">
        <w:r w:rsidR="00DB031D">
          <w:rPr>
            <w:color w:val="000000" w:themeColor="text1"/>
          </w:rPr>
          <w:t xml:space="preserve">began to absorb moisture. </w:t>
        </w:r>
        <w:del w:id="131" w:author="Hall Cushman" w:date="2019-01-08T14:33:00Z">
          <w:r w:rsidR="00DB031D" w:rsidDel="007A7AFD">
            <w:rPr>
              <w:color w:val="000000" w:themeColor="text1"/>
            </w:rPr>
            <w:delText xml:space="preserve"> </w:delText>
          </w:r>
        </w:del>
      </w:ins>
      <w:ins w:id="132" w:author="Andy Kleinhesselink" w:date="2019-01-08T13:20:00Z">
        <w:r w:rsidR="004A0613">
          <w:rPr>
            <w:color w:val="000000" w:themeColor="text1"/>
          </w:rPr>
          <w:t xml:space="preserve">One hypothesis </w:t>
        </w:r>
      </w:ins>
      <w:ins w:id="133" w:author="Andy Kleinhesselink" w:date="2019-01-08T13:25:00Z">
        <w:r w:rsidR="00743591">
          <w:rPr>
            <w:color w:val="000000" w:themeColor="text1"/>
          </w:rPr>
          <w:t xml:space="preserve">to explain </w:t>
        </w:r>
      </w:ins>
      <w:ins w:id="134" w:author="Andy Kleinhesselink" w:date="2019-01-08T13:48:00Z">
        <w:r w:rsidR="00DB031D">
          <w:rPr>
            <w:color w:val="000000" w:themeColor="text1"/>
          </w:rPr>
          <w:t>the species</w:t>
        </w:r>
      </w:ins>
      <w:ins w:id="135" w:author="Andy Kleinhesselink" w:date="2019-01-08T13:51:00Z">
        <w:r w:rsidR="00DB031D">
          <w:rPr>
            <w:color w:val="000000" w:themeColor="text1"/>
          </w:rPr>
          <w:t>-</w:t>
        </w:r>
      </w:ins>
      <w:ins w:id="136" w:author="Andy Kleinhesselink" w:date="2019-01-08T13:48:00Z">
        <w:r w:rsidR="00DB031D">
          <w:rPr>
            <w:color w:val="000000" w:themeColor="text1"/>
          </w:rPr>
          <w:t>specific difference observed</w:t>
        </w:r>
      </w:ins>
      <w:ins w:id="137" w:author="Andy Kleinhesselink" w:date="2019-01-08T14:11:00Z">
        <w:r w:rsidR="0050468F">
          <w:rPr>
            <w:color w:val="000000" w:themeColor="text1"/>
          </w:rPr>
          <w:t xml:space="preserve"> </w:t>
        </w:r>
      </w:ins>
      <w:ins w:id="138" w:author="Hall Cushman" w:date="2019-01-08T14:34:00Z">
        <w:r w:rsidR="007A7AFD">
          <w:rPr>
            <w:color w:val="000000" w:themeColor="text1"/>
          </w:rPr>
          <w:t xml:space="preserve">in </w:t>
        </w:r>
      </w:ins>
      <w:ins w:id="139" w:author="Andy Kleinhesselink" w:date="2019-01-08T14:11:00Z">
        <w:r w:rsidR="0050468F">
          <w:rPr>
            <w:color w:val="000000" w:themeColor="text1"/>
          </w:rPr>
          <w:t>our study</w:t>
        </w:r>
      </w:ins>
      <w:ins w:id="140" w:author="Andy Kleinhesselink" w:date="2019-01-08T13:48:00Z">
        <w:r w:rsidR="00DB031D">
          <w:rPr>
            <w:color w:val="000000" w:themeColor="text1"/>
          </w:rPr>
          <w:t xml:space="preserve"> </w:t>
        </w:r>
        <w:del w:id="141" w:author="Hall Cushman" w:date="2019-01-08T14:34:00Z">
          <w:r w:rsidR="00DB031D" w:rsidDel="007A7AFD">
            <w:rPr>
              <w:color w:val="000000" w:themeColor="text1"/>
            </w:rPr>
            <w:delText xml:space="preserve">could </w:delText>
          </w:r>
        </w:del>
        <w:r w:rsidR="00DB031D">
          <w:rPr>
            <w:color w:val="000000" w:themeColor="text1"/>
          </w:rPr>
          <w:t>involve</w:t>
        </w:r>
      </w:ins>
      <w:ins w:id="142" w:author="Hall Cushman" w:date="2019-01-08T14:34:00Z">
        <w:r w:rsidR="007A7AFD">
          <w:rPr>
            <w:color w:val="000000" w:themeColor="text1"/>
          </w:rPr>
          <w:t>s</w:t>
        </w:r>
      </w:ins>
      <w:ins w:id="143" w:author="Andy Kleinhesselink" w:date="2019-01-08T13:48:00Z">
        <w:r w:rsidR="00DB031D">
          <w:rPr>
            <w:color w:val="000000" w:themeColor="text1"/>
          </w:rPr>
          <w:t xml:space="preserve"> an interaction between moss mat density and seed size. </w:t>
        </w:r>
      </w:ins>
      <w:ins w:id="144" w:author="Andy Kleinhesselink" w:date="2019-01-08T14:12:00Z">
        <w:r w:rsidR="0050468F">
          <w:rPr>
            <w:color w:val="000000" w:themeColor="text1"/>
          </w:rPr>
          <w:t>At</w:t>
        </w:r>
      </w:ins>
      <w:ins w:id="145" w:author="Andy Kleinhesselink" w:date="2019-01-08T13:25:00Z">
        <w:r w:rsidR="00743591">
          <w:rPr>
            <w:color w:val="000000" w:themeColor="text1"/>
          </w:rPr>
          <w:t xml:space="preserve"> the less stressful end of the gradient</w:t>
        </w:r>
      </w:ins>
      <w:ins w:id="146" w:author="Andy Kleinhesselink" w:date="2019-01-08T14:12:00Z">
        <w:r w:rsidR="0050468F">
          <w:rPr>
            <w:color w:val="000000" w:themeColor="text1"/>
          </w:rPr>
          <w:t>,</w:t>
        </w:r>
      </w:ins>
      <w:ins w:id="147" w:author="Andy Kleinhesselink" w:date="2019-01-08T13:25:00Z">
        <w:r w:rsidR="00743591">
          <w:rPr>
            <w:color w:val="000000" w:themeColor="text1"/>
          </w:rPr>
          <w:t xml:space="preserve"> moss </w:t>
        </w:r>
      </w:ins>
      <w:commentRangeStart w:id="148"/>
      <w:ins w:id="149" w:author="Andy Kleinhesselink" w:date="2019-01-08T13:49:00Z">
        <w:r w:rsidR="00DB031D">
          <w:rPr>
            <w:color w:val="000000" w:themeColor="text1"/>
          </w:rPr>
          <w:t xml:space="preserve">colonies </w:t>
        </w:r>
      </w:ins>
      <w:commentRangeEnd w:id="148"/>
      <w:r w:rsidR="007A7AFD">
        <w:rPr>
          <w:rStyle w:val="CommentReference"/>
        </w:rPr>
        <w:commentReference w:id="148"/>
      </w:r>
      <w:ins w:id="150" w:author="Andy Kleinhesselink" w:date="2019-01-08T13:48:00Z">
        <w:r w:rsidR="00DB031D">
          <w:rPr>
            <w:color w:val="000000" w:themeColor="text1"/>
          </w:rPr>
          <w:t xml:space="preserve">may </w:t>
        </w:r>
      </w:ins>
      <w:ins w:id="151" w:author="Andy Kleinhesselink" w:date="2019-01-08T14:12:00Z">
        <w:r w:rsidR="0050468F">
          <w:rPr>
            <w:color w:val="000000" w:themeColor="text1"/>
          </w:rPr>
          <w:t xml:space="preserve">be </w:t>
        </w:r>
      </w:ins>
      <w:ins w:id="152" w:author="Andy Kleinhesselink" w:date="2019-01-08T13:48:00Z">
        <w:r w:rsidR="00DB031D">
          <w:rPr>
            <w:color w:val="000000" w:themeColor="text1"/>
          </w:rPr>
          <w:t xml:space="preserve">thicker </w:t>
        </w:r>
      </w:ins>
      <w:ins w:id="153" w:author="Andy Kleinhesselink" w:date="2019-01-08T13:49:00Z">
        <w:r w:rsidR="00DB031D">
          <w:rPr>
            <w:color w:val="000000" w:themeColor="text1"/>
          </w:rPr>
          <w:t xml:space="preserve">and </w:t>
        </w:r>
      </w:ins>
      <w:ins w:id="154" w:author="Andy Kleinhesselink" w:date="2019-01-08T13:48:00Z">
        <w:r w:rsidR="00DB031D">
          <w:rPr>
            <w:color w:val="000000" w:themeColor="text1"/>
          </w:rPr>
          <w:t>dens</w:t>
        </w:r>
      </w:ins>
      <w:ins w:id="155" w:author="Andy Kleinhesselink" w:date="2019-01-08T13:49:00Z">
        <w:r w:rsidR="00DB031D">
          <w:rPr>
            <w:color w:val="000000" w:themeColor="text1"/>
          </w:rPr>
          <w:t>er</w:t>
        </w:r>
      </w:ins>
      <w:ins w:id="156" w:author="Andy Kleinhesselink" w:date="2019-01-08T13:30:00Z">
        <w:r w:rsidR="00743591">
          <w:rPr>
            <w:color w:val="000000" w:themeColor="text1"/>
          </w:rPr>
          <w:t>—although we did not measure this.</w:t>
        </w:r>
        <w:del w:id="157" w:author="Hall Cushman" w:date="2019-01-08T14:34:00Z">
          <w:r w:rsidR="00743591" w:rsidDel="007A7AFD">
            <w:rPr>
              <w:color w:val="000000" w:themeColor="text1"/>
            </w:rPr>
            <w:delText xml:space="preserve"> </w:delText>
          </w:r>
        </w:del>
        <w:r w:rsidR="00743591">
          <w:rPr>
            <w:color w:val="000000" w:themeColor="text1"/>
          </w:rPr>
          <w:t xml:space="preserve"> </w:t>
        </w:r>
      </w:ins>
      <w:ins w:id="158" w:author="Andy Kleinhesselink" w:date="2019-01-08T13:49:00Z">
        <w:r w:rsidR="00DB031D">
          <w:rPr>
            <w:color w:val="000000" w:themeColor="text1"/>
          </w:rPr>
          <w:t>If this is the case, d</w:t>
        </w:r>
      </w:ins>
      <w:ins w:id="159" w:author="Andy Kleinhesselink" w:date="2019-01-08T13:32:00Z">
        <w:r w:rsidR="00DB614C">
          <w:rPr>
            <w:color w:val="000000" w:themeColor="text1"/>
          </w:rPr>
          <w:t xml:space="preserve">enser moss </w:t>
        </w:r>
        <w:commentRangeStart w:id="160"/>
        <w:r w:rsidR="00DB614C">
          <w:rPr>
            <w:color w:val="000000" w:themeColor="text1"/>
          </w:rPr>
          <w:t xml:space="preserve">colonies </w:t>
        </w:r>
      </w:ins>
      <w:commentRangeEnd w:id="160"/>
      <w:r w:rsidR="007A7AFD">
        <w:rPr>
          <w:rStyle w:val="CommentReference"/>
        </w:rPr>
        <w:commentReference w:id="160"/>
      </w:r>
      <w:ins w:id="161" w:author="Andy Kleinhesselink" w:date="2019-01-08T13:49:00Z">
        <w:r w:rsidR="00DB031D">
          <w:rPr>
            <w:color w:val="000000" w:themeColor="text1"/>
          </w:rPr>
          <w:t xml:space="preserve">could </w:t>
        </w:r>
      </w:ins>
      <w:ins w:id="162" w:author="Andy Kleinhesselink" w:date="2019-01-08T13:32:00Z">
        <w:r w:rsidR="00DB614C">
          <w:rPr>
            <w:color w:val="000000" w:themeColor="text1"/>
          </w:rPr>
          <w:t xml:space="preserve">have </w:t>
        </w:r>
      </w:ins>
      <w:ins w:id="163" w:author="Andy Kleinhesselink" w:date="2019-01-08T13:33:00Z">
        <w:r w:rsidR="00DB614C">
          <w:rPr>
            <w:color w:val="000000" w:themeColor="text1"/>
          </w:rPr>
          <w:t xml:space="preserve">kept </w:t>
        </w:r>
      </w:ins>
      <w:ins w:id="164" w:author="Andy Kleinhesselink" w:date="2019-01-08T13:49:00Z">
        <w:r w:rsidR="00DB031D">
          <w:rPr>
            <w:color w:val="000000" w:themeColor="text1"/>
          </w:rPr>
          <w:t xml:space="preserve">the larger </w:t>
        </w:r>
      </w:ins>
      <w:proofErr w:type="spellStart"/>
      <w:ins w:id="165" w:author="Andy Kleinhesselink" w:date="2019-01-08T13:33:00Z">
        <w:r w:rsidR="00DB614C" w:rsidRPr="00DB031D">
          <w:rPr>
            <w:i/>
            <w:color w:val="000000" w:themeColor="text1"/>
            <w:rPrChange w:id="166" w:author="Andy Kleinhesselink" w:date="2019-01-08T13:49:00Z">
              <w:rPr>
                <w:color w:val="000000" w:themeColor="text1"/>
              </w:rPr>
            </w:rPrChange>
          </w:rPr>
          <w:t>Bromus</w:t>
        </w:r>
        <w:proofErr w:type="spellEnd"/>
        <w:r w:rsidR="00DB614C">
          <w:rPr>
            <w:color w:val="000000" w:themeColor="text1"/>
          </w:rPr>
          <w:t xml:space="preserve"> seeds on the sur</w:t>
        </w:r>
      </w:ins>
      <w:ins w:id="167" w:author="Andy Kleinhesselink" w:date="2019-01-08T13:34:00Z">
        <w:r w:rsidR="00DB614C">
          <w:rPr>
            <w:color w:val="000000" w:themeColor="text1"/>
          </w:rPr>
          <w:t xml:space="preserve">face of the moss mat and </w:t>
        </w:r>
      </w:ins>
      <w:ins w:id="168" w:author="Andy Kleinhesselink" w:date="2019-01-08T13:33:00Z">
        <w:r w:rsidR="00DB614C">
          <w:rPr>
            <w:color w:val="000000" w:themeColor="text1"/>
          </w:rPr>
          <w:t xml:space="preserve">prevented them from absorbing moisture. </w:t>
        </w:r>
      </w:ins>
      <w:ins w:id="169" w:author="Andy Kleinhesselink" w:date="2019-01-08T13:50:00Z">
        <w:del w:id="170" w:author="Hall Cushman" w:date="2019-01-08T14:35:00Z">
          <w:r w:rsidR="00DB031D" w:rsidDel="007A7AFD">
            <w:rPr>
              <w:color w:val="000000" w:themeColor="text1"/>
            </w:rPr>
            <w:delText xml:space="preserve"> </w:delText>
          </w:r>
        </w:del>
        <w:r w:rsidR="00DB031D">
          <w:rPr>
            <w:color w:val="000000" w:themeColor="text1"/>
          </w:rPr>
          <w:t xml:space="preserve">On the other hand, the smaller </w:t>
        </w:r>
        <w:proofErr w:type="spellStart"/>
        <w:r w:rsidR="00DB031D" w:rsidRPr="0050468F">
          <w:rPr>
            <w:i/>
            <w:color w:val="000000" w:themeColor="text1"/>
            <w:rPrChange w:id="171" w:author="Andy Kleinhesselink" w:date="2019-01-08T14:12:00Z">
              <w:rPr>
                <w:color w:val="000000" w:themeColor="text1"/>
              </w:rPr>
            </w:rPrChange>
          </w:rPr>
          <w:t>Vulpia</w:t>
        </w:r>
        <w:proofErr w:type="spellEnd"/>
        <w:r w:rsidR="00DB031D">
          <w:rPr>
            <w:color w:val="000000" w:themeColor="text1"/>
          </w:rPr>
          <w:t xml:space="preserve"> seeds m</w:t>
        </w:r>
      </w:ins>
      <w:ins w:id="172" w:author="Andy Kleinhesselink" w:date="2019-01-08T13:51:00Z">
        <w:r w:rsidR="00DB031D">
          <w:rPr>
            <w:color w:val="000000" w:themeColor="text1"/>
          </w:rPr>
          <w:t xml:space="preserve">ay have been able to </w:t>
        </w:r>
      </w:ins>
      <w:ins w:id="173" w:author="Andy Kleinhesselink" w:date="2019-01-08T14:12:00Z">
        <w:r w:rsidR="0050468F">
          <w:rPr>
            <w:color w:val="000000" w:themeColor="text1"/>
          </w:rPr>
          <w:t>s</w:t>
        </w:r>
      </w:ins>
      <w:ins w:id="174" w:author="Andy Kleinhesselink" w:date="2019-01-08T14:13:00Z">
        <w:r w:rsidR="0050468F">
          <w:rPr>
            <w:color w:val="000000" w:themeColor="text1"/>
          </w:rPr>
          <w:t>ink</w:t>
        </w:r>
      </w:ins>
      <w:ins w:id="175" w:author="Andy Kleinhesselink" w:date="2019-01-08T13:51:00Z">
        <w:r w:rsidR="00DB031D">
          <w:rPr>
            <w:color w:val="000000" w:themeColor="text1"/>
          </w:rPr>
          <w:t xml:space="preserve"> into the moss layer and therefore absorb moisture and germinate. </w:t>
        </w:r>
        <w:del w:id="176" w:author="Hall Cushman" w:date="2019-01-08T14:35:00Z">
          <w:r w:rsidR="00DB031D" w:rsidDel="007A7AFD">
            <w:rPr>
              <w:color w:val="000000" w:themeColor="text1"/>
            </w:rPr>
            <w:delText xml:space="preserve"> </w:delText>
          </w:r>
        </w:del>
        <w:r w:rsidR="00DB031D">
          <w:rPr>
            <w:color w:val="000000" w:themeColor="text1"/>
          </w:rPr>
          <w:t>More detailed observations of the thickness of moss mats across t</w:t>
        </w:r>
      </w:ins>
      <w:ins w:id="177" w:author="Andy Kleinhesselink" w:date="2019-01-08T13:52:00Z">
        <w:r w:rsidR="00DB031D">
          <w:rPr>
            <w:color w:val="000000" w:themeColor="text1"/>
          </w:rPr>
          <w:t xml:space="preserve">he gradient as well as time courses of seed water status and seedling emergence would be needed to test this hypothesis. </w:t>
        </w:r>
      </w:ins>
    </w:p>
    <w:p w14:paraId="28E6EF4F" w14:textId="30042BC7" w:rsidR="002B1342" w:rsidRPr="002B1342" w:rsidRDefault="00873789" w:rsidP="002B1342">
      <w:pPr>
        <w:spacing w:after="0"/>
        <w:rPr>
          <w:rFonts w:cs="Times New Roman"/>
          <w:color w:val="000000" w:themeColor="text1"/>
        </w:rPr>
      </w:pPr>
      <w:r w:rsidRPr="00A6092D">
        <w:rPr>
          <w:rFonts w:cs="Times New Roman"/>
          <w:color w:val="000000" w:themeColor="text1"/>
        </w:rPr>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Pr>
          <w:rFonts w:cs="Times New Roman"/>
          <w:color w:val="000000" w:themeColor="text1"/>
        </w:rPr>
        <w:t xml:space="preserve">in the </w:t>
      </w:r>
      <w:r>
        <w:rPr>
          <w:rFonts w:cs="Times New Roman"/>
          <w:color w:val="000000" w:themeColor="text1"/>
        </w:rPr>
        <w:lastRenderedPageBreak/>
        <w:t xml:space="preserve">low stress environment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 xml:space="preserve">e). </w:t>
      </w:r>
      <w:commentRangeStart w:id="178"/>
      <w:r w:rsidRPr="00A6092D">
        <w:rPr>
          <w:rFonts w:cs="Times New Roman"/>
          <w:color w:val="000000" w:themeColor="text1"/>
        </w:rPr>
        <w:t>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moss covered and moss removed patches at low stress is notable because it is among the strongest effects in the experiment. </w:t>
      </w:r>
      <w:commentRangeEnd w:id="178"/>
      <w:r w:rsidR="003649B2">
        <w:rPr>
          <w:rStyle w:val="CommentReference"/>
        </w:rPr>
        <w:commentReference w:id="178"/>
      </w:r>
      <w:r w:rsidRPr="00A6092D">
        <w:rPr>
          <w:rFonts w:cs="Times New Roman"/>
          <w:color w:val="000000" w:themeColor="text1"/>
        </w:rPr>
        <w:t>This</w:t>
      </w:r>
      <w:r>
        <w:rPr>
          <w:rFonts w:cs="Times New Roman"/>
          <w:color w:val="000000" w:themeColor="text1"/>
        </w:rPr>
        <w:t xml:space="preserve"> surprising result</w:t>
      </w:r>
      <w:r w:rsidRPr="00A6092D">
        <w:rPr>
          <w:rFonts w:cs="Times New Roman"/>
          <w:color w:val="000000" w:themeColor="text1"/>
        </w:rPr>
        <w:t xml:space="preserve"> suggests that the environment created by our removal treatment was somehow different from bare sand. We speculate that this effect </w:t>
      </w:r>
      <w:r w:rsidR="00A403A2">
        <w:rPr>
          <w:rFonts w:cs="Times New Roman"/>
          <w:color w:val="000000" w:themeColor="text1"/>
        </w:rPr>
        <w:t xml:space="preserve">is either due to depletion of local soil nutrients by the removed moss or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Pr>
          <w:rFonts w:cs="Times New Roman"/>
          <w:color w:val="000000" w:themeColor="text1"/>
        </w:rPr>
        <w:t>B</w:t>
      </w:r>
      <w:r w:rsidRPr="00A6092D">
        <w:rPr>
          <w:rFonts w:cs="Times New Roman"/>
          <w:color w:val="000000" w:themeColor="text1"/>
        </w:rPr>
        <w:t xml:space="preserve">ryophytes </w:t>
      </w:r>
      <w:r>
        <w:rPr>
          <w:rFonts w:cs="Times New Roman"/>
          <w:color w:val="000000" w:themeColor="text1"/>
        </w:rPr>
        <w:t xml:space="preserve">have been shown to produce chemicals in some cases that </w:t>
      </w:r>
      <w:r w:rsidRPr="00A6092D">
        <w:rPr>
          <w:rFonts w:cs="Times New Roman"/>
          <w:color w:val="000000" w:themeColor="text1"/>
        </w:rPr>
        <w:t xml:space="preserve">inhibit </w:t>
      </w:r>
      <w:r>
        <w:rPr>
          <w:rFonts w:cs="Times New Roman"/>
          <w:color w:val="000000" w:themeColor="text1"/>
        </w:rPr>
        <w:t xml:space="preserve">the </w:t>
      </w:r>
      <w:r w:rsidRPr="00A6092D">
        <w:rPr>
          <w:rFonts w:cs="Times New Roman"/>
          <w:color w:val="000000" w:themeColor="text1"/>
        </w:rPr>
        <w:t xml:space="preserve">germination and root growth of vascular plant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 xml:space="preserve">. </w:t>
      </w:r>
    </w:p>
    <w:p w14:paraId="0EB6E1DB" w14:textId="2E7A21BB" w:rsidR="006F26CF" w:rsidRPr="00A6092D" w:rsidRDefault="00AF68FE" w:rsidP="00A23B6A">
      <w:pPr>
        <w:spacing w:after="0"/>
        <w:rPr>
          <w:color w:val="000000" w:themeColor="text1"/>
        </w:rPr>
      </w:pPr>
      <w:r w:rsidRPr="00A6092D">
        <w:rPr>
          <w:rFonts w:cs="Times New Roman"/>
          <w:bCs/>
          <w:color w:val="000000" w:themeColor="text1"/>
        </w:rPr>
        <w:t xml:space="preserve">We expected that the exotic annual grasses in this system would have their performance limited at the more stressful end of the gradient. </w:t>
      </w:r>
      <w:commentRangeStart w:id="179"/>
      <w:r w:rsidRPr="00A6092D">
        <w:rPr>
          <w:rFonts w:cs="Times New Roman"/>
          <w:bCs/>
          <w:color w:val="000000" w:themeColor="text1"/>
        </w:rPr>
        <w:t xml:space="preserve">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better at the high stress end of the gradient (</w:t>
      </w:r>
      <w:r w:rsidR="00A23B6A">
        <w:rPr>
          <w:rFonts w:cs="Times New Roman"/>
          <w:bCs/>
          <w:color w:val="000000" w:themeColor="text1"/>
        </w:rPr>
        <w:t xml:space="preserve">Fig. </w:t>
      </w:r>
      <w:r w:rsidRPr="00A6092D">
        <w:rPr>
          <w:rFonts w:cs="Times New Roman"/>
          <w:bCs/>
          <w:color w:val="000000" w:themeColor="text1"/>
        </w:rPr>
        <w:t xml:space="preserve">3). </w:t>
      </w:r>
      <w:commentRangeEnd w:id="179"/>
      <w:r w:rsidR="003649B2">
        <w:rPr>
          <w:rStyle w:val="CommentReference"/>
        </w:rPr>
        <w:commentReference w:id="179"/>
      </w:r>
      <w:r w:rsidRPr="00A6092D">
        <w:rPr>
          <w:rFonts w:cs="Times New Roman"/>
          <w:bCs/>
          <w:color w:val="000000" w:themeColor="text1"/>
        </w:rPr>
        <w:t>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ins w:id="180" w:author="Andy Kleinhesselink" w:date="2019-01-08T12:52:00Z">
        <w:r w:rsidR="002B1342">
          <w:rPr>
            <w:rFonts w:cs="Times New Roman"/>
            <w:bCs/>
            <w:color w:val="000000" w:themeColor="text1"/>
          </w:rPr>
          <w:t xml:space="preserve"> despite its effects on other plants</w:t>
        </w:r>
      </w:ins>
      <w:r w:rsidRPr="00A6092D">
        <w:rPr>
          <w:rFonts w:cs="Times New Roman"/>
          <w:bCs/>
          <w:color w:val="000000" w:themeColor="text1"/>
        </w:rPr>
        <w:t xml:space="preserve"> </w:t>
      </w:r>
      <w:del w:id="181" w:author="Andy Kleinhesselink" w:date="2019-01-07T11:11:00Z">
        <w:r w:rsidRPr="00A6092D" w:rsidDel="00A403A2">
          <w:rPr>
            <w:rFonts w:cs="Times New Roman"/>
            <w:bCs/>
            <w:color w:val="000000" w:themeColor="text1"/>
          </w:rPr>
          <w:delText xml:space="preserve">despite the clear changes in physical properties across this gradient, including higher wind speeds, </w:delText>
        </w:r>
        <w:r w:rsidR="00862AE3" w:rsidRPr="00A6092D" w:rsidDel="00A403A2">
          <w:rPr>
            <w:rFonts w:cs="Times New Roman"/>
            <w:bCs/>
            <w:color w:val="000000" w:themeColor="text1"/>
          </w:rPr>
          <w:delText xml:space="preserve">and coarser and drier soils </w:delText>
        </w:r>
      </w:del>
      <w:r w:rsidR="00862AE3" w:rsidRPr="00A6092D">
        <w:rPr>
          <w:rFonts w:cs="Times New Roman"/>
          <w:bCs/>
          <w:color w:val="000000" w:themeColor="text1"/>
        </w:rPr>
        <w:t>(</w:t>
      </w:r>
      <w:r w:rsidRPr="00A6092D">
        <w:rPr>
          <w:rFonts w:cs="Times New Roman"/>
          <w:bCs/>
          <w:color w:val="000000" w:themeColor="text1"/>
        </w:rPr>
        <w:t>Lortie and Cushman 2007 and Kleinhesselink et al. 2014)</w:t>
      </w:r>
      <w:del w:id="182" w:author="Andy Kleinhesselink" w:date="2019-01-08T12:52:00Z">
        <w:r w:rsidRPr="00A6092D" w:rsidDel="002B1342">
          <w:rPr>
            <w:rFonts w:cs="Times New Roman"/>
            <w:bCs/>
            <w:color w:val="000000" w:themeColor="text1"/>
          </w:rPr>
          <w:delText xml:space="preserve"> </w:delText>
        </w:r>
        <w:r w:rsidR="00A23B6A" w:rsidDel="002B1342">
          <w:rPr>
            <w:rFonts w:cs="Times New Roman"/>
            <w:bCs/>
            <w:color w:val="000000" w:themeColor="text1"/>
          </w:rPr>
          <w:delText>as well as a</w:delText>
        </w:r>
        <w:r w:rsidRPr="00A6092D" w:rsidDel="002B1342">
          <w:rPr>
            <w:rFonts w:cs="Times New Roman"/>
            <w:bCs/>
            <w:color w:val="000000" w:themeColor="text1"/>
          </w:rPr>
          <w:delText xml:space="preserve"> strong decrease in shrub cover (</w:delText>
        </w:r>
        <w:r w:rsidR="00A23B6A" w:rsidDel="002B1342">
          <w:rPr>
            <w:rFonts w:cs="Times New Roman"/>
            <w:bCs/>
            <w:color w:val="000000" w:themeColor="text1"/>
          </w:rPr>
          <w:delText xml:space="preserve">Fig. </w:delText>
        </w:r>
        <w:r w:rsidRPr="00A6092D" w:rsidDel="002B1342">
          <w:rPr>
            <w:rFonts w:cs="Times New Roman"/>
            <w:bCs/>
            <w:color w:val="000000" w:themeColor="text1"/>
          </w:rPr>
          <w:delText>1</w:delText>
        </w:r>
        <w:r w:rsidR="00A23B6A" w:rsidDel="002B1342">
          <w:rPr>
            <w:rFonts w:cs="Times New Roman"/>
            <w:bCs/>
            <w:color w:val="000000" w:themeColor="text1"/>
          </w:rPr>
          <w:delText>)</w:delText>
        </w:r>
      </w:del>
      <w:r w:rsidRPr="00A6092D">
        <w:rPr>
          <w:rFonts w:cs="Times New Roman"/>
          <w:bCs/>
          <w:color w:val="000000" w:themeColor="text1"/>
        </w:rPr>
        <w:t>. 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2), but this increase in density actually reflects a decrease in plant size and height (Kleinhesselink et al. 2014</w:t>
      </w:r>
      <w:commentRangeStart w:id="183"/>
      <w:r w:rsidRPr="00A6092D">
        <w:rPr>
          <w:rFonts w:cs="Times New Roman"/>
          <w:bCs/>
          <w:color w:val="000000" w:themeColor="text1"/>
        </w:rPr>
        <w:t xml:space="preserve">).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ins w:id="184" w:author="Andy Kleinhesselink" w:date="2019-01-07T10:41:00Z">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ins>
      <w:r w:rsidR="00862AE3" w:rsidRPr="00A6092D">
        <w:rPr>
          <w:rFonts w:cs="Times New Roman"/>
          <w:bCs/>
          <w:color w:val="000000" w:themeColor="text1"/>
        </w:rPr>
        <w:fldChar w:fldCharType="separate"/>
      </w:r>
      <w:ins w:id="185" w:author="Andy Kleinhesselink" w:date="2019-01-07T10:41:00Z">
        <w:r w:rsidR="00945386">
          <w:rPr>
            <w:rFonts w:cs="Times New Roman"/>
            <w:bCs/>
            <w:noProof/>
            <w:color w:val="000000" w:themeColor="text1"/>
          </w:rPr>
          <w:t>(Harrison 1999)</w:t>
        </w:r>
      </w:ins>
      <w:del w:id="186" w:author="Andy Kleinhesselink" w:date="2019-01-07T10:09:00Z">
        <w:r w:rsidR="00862AE3" w:rsidRPr="00945386" w:rsidDel="006A6C35">
          <w:rPr>
            <w:rFonts w:cs="Times New Roman"/>
            <w:bCs/>
            <w:noProof/>
            <w:color w:val="000000" w:themeColor="text1"/>
          </w:rPr>
          <w:delText>(Harrison 1999)</w:delText>
        </w:r>
      </w:del>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w:t>
      </w:r>
      <w:r w:rsidRPr="00A6092D">
        <w:rPr>
          <w:rFonts w:cs="Times New Roman"/>
          <w:bCs/>
          <w:color w:val="000000" w:themeColor="text1"/>
        </w:rPr>
        <w:lastRenderedPageBreak/>
        <w:t xml:space="preserve">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w:t>
      </w:r>
      <w:commentRangeEnd w:id="183"/>
      <w:r w:rsidR="00D70B24">
        <w:rPr>
          <w:rStyle w:val="CommentReference"/>
        </w:rPr>
        <w:commentReference w:id="183"/>
      </w:r>
      <w:r w:rsidRPr="00A6092D">
        <w:rPr>
          <w:rFonts w:cs="Times New Roman"/>
          <w:bCs/>
          <w:color w:val="000000" w:themeColor="text1"/>
        </w:rPr>
        <w:t>Our study adds an extra component to this hypothesis, by showing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w:t>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6240B2EF"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 xml:space="preserve">Bryophytes and biological soil crusts may play an important role in vascular plant </w:t>
      </w:r>
      <w:r w:rsidR="0008266A" w:rsidRPr="00A6092D">
        <w:rPr>
          <w:rFonts w:cs="Times New Roman"/>
          <w:color w:val="000000" w:themeColor="text1"/>
        </w:rPr>
        <w:t>inva</w:t>
      </w:r>
      <w:r w:rsidR="0008266A">
        <w:rPr>
          <w:rFonts w:cs="Times New Roman"/>
          <w:color w:val="000000" w:themeColor="text1"/>
        </w:rPr>
        <w:t>sion in</w:t>
      </w:r>
      <w:r w:rsidR="0008266A" w:rsidRPr="00A6092D">
        <w:rPr>
          <w:rFonts w:cs="Times New Roman"/>
          <w:color w:val="000000" w:themeColor="text1"/>
        </w:rPr>
        <w:t xml:space="preserve"> </w:t>
      </w:r>
      <w:r w:rsidRPr="00A6092D">
        <w:rPr>
          <w:rFonts w:cs="Times New Roman"/>
          <w:color w:val="000000" w:themeColor="text1"/>
        </w:rPr>
        <w:t>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ins w:id="187" w:author="Hall Cushman" w:date="2019-01-08T14:26:00Z"/>
          <w:rFonts w:eastAsia="Noto Sans CJK SC Regular" w:cs="FreeSans"/>
          <w:b/>
          <w:color w:val="000000" w:themeColor="text1"/>
          <w:szCs w:val="28"/>
        </w:rPr>
      </w:pPr>
      <w:ins w:id="188" w:author="Hall Cushman" w:date="2019-01-08T14:26:00Z">
        <w:r>
          <w:rPr>
            <w:color w:val="000000" w:themeColor="text1"/>
          </w:rPr>
          <w:br w:type="page"/>
        </w:r>
      </w:ins>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2C0D1B7" w:rsidR="001D0F3E" w:rsidRDefault="00AF68FE" w:rsidP="005A5F58">
      <w:pPr>
        <w:spacing w:after="0"/>
        <w:contextualSpacing/>
        <w:rPr>
          <w:ins w:id="189" w:author="Hall Cushman" w:date="2019-01-08T14:26:00Z"/>
          <w:rFonts w:cs="Times New Roman"/>
          <w:color w:val="000000" w:themeColor="text1"/>
        </w:rPr>
      </w:pPr>
      <w:r w:rsidRPr="00A6092D">
        <w:rPr>
          <w:rFonts w:cs="Times New Roman"/>
          <w:color w:val="000000" w:themeColor="text1"/>
        </w:rPr>
        <w:t xml:space="preserve">We are grateful </w:t>
      </w:r>
      <w:del w:id="190" w:author="Hall Cushman" w:date="2019-01-08T14:27:00Z">
        <w:r w:rsidRPr="00A6092D" w:rsidDel="001D0F3E">
          <w:rPr>
            <w:rFonts w:cs="Times New Roman"/>
            <w:color w:val="000000" w:themeColor="text1"/>
          </w:rPr>
          <w:delText xml:space="preserve">for </w:delText>
        </w:r>
      </w:del>
      <w:ins w:id="191" w:author="Hall Cushman" w:date="2019-01-08T14:27:00Z">
        <w:r w:rsidR="001D0F3E">
          <w:rPr>
            <w:rFonts w:cs="Times New Roman"/>
            <w:color w:val="000000" w:themeColor="text1"/>
          </w:rPr>
          <w:t>to</w:t>
        </w:r>
        <w:r w:rsidR="001D0F3E" w:rsidRPr="00A6092D">
          <w:rPr>
            <w:rFonts w:cs="Times New Roman"/>
            <w:color w:val="000000" w:themeColor="text1"/>
          </w:rPr>
          <w:t xml:space="preserve"> </w:t>
        </w:r>
      </w:ins>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del w:id="192" w:author="Hall Cushman" w:date="2019-01-08T14:27:00Z">
        <w:r w:rsidRPr="00A6092D" w:rsidDel="001D0F3E">
          <w:rPr>
            <w:rFonts w:cs="Times New Roman"/>
            <w:color w:val="000000" w:themeColor="text1"/>
          </w:rPr>
          <w:delText>’s</w:delText>
        </w:r>
      </w:del>
      <w:r w:rsidRPr="00A6092D">
        <w:rPr>
          <w:rFonts w:cs="Times New Roman"/>
          <w:color w:val="000000" w:themeColor="text1"/>
        </w:rPr>
        <w:t xml:space="preserve"> </w:t>
      </w:r>
      <w:del w:id="193" w:author="Hall Cushman" w:date="2019-01-08T14:28:00Z">
        <w:r w:rsidRPr="00A6092D" w:rsidDel="001D0F3E">
          <w:rPr>
            <w:rFonts w:cs="Times New Roman"/>
            <w:color w:val="000000" w:themeColor="text1"/>
          </w:rPr>
          <w:delText xml:space="preserve">help </w:delText>
        </w:r>
      </w:del>
      <w:ins w:id="194" w:author="Hall Cushman" w:date="2019-01-08T14:28:00Z">
        <w:r w:rsidR="001D0F3E">
          <w:rPr>
            <w:rFonts w:cs="Times New Roman"/>
            <w:color w:val="000000" w:themeColor="text1"/>
          </w:rPr>
          <w:t>for assistance</w:t>
        </w:r>
        <w:r w:rsidR="001D0F3E" w:rsidRPr="00A6092D">
          <w:rPr>
            <w:rFonts w:cs="Times New Roman"/>
            <w:color w:val="000000" w:themeColor="text1"/>
          </w:rPr>
          <w:t xml:space="preserve"> </w:t>
        </w:r>
      </w:ins>
      <w:del w:id="195" w:author="Hall Cushman" w:date="2019-01-08T14:28:00Z">
        <w:r w:rsidRPr="00A6092D" w:rsidDel="001D0F3E">
          <w:rPr>
            <w:rFonts w:cs="Times New Roman"/>
            <w:color w:val="000000" w:themeColor="text1"/>
          </w:rPr>
          <w:delText>in the</w:delText>
        </w:r>
      </w:del>
      <w:ins w:id="196" w:author="Hall Cushman" w:date="2019-01-08T14:28:00Z">
        <w:r w:rsidR="001D0F3E">
          <w:rPr>
            <w:rFonts w:cs="Times New Roman"/>
            <w:color w:val="000000" w:themeColor="text1"/>
          </w:rPr>
          <w:t>with</w:t>
        </w:r>
      </w:ins>
      <w:r w:rsidRPr="00A6092D">
        <w:rPr>
          <w:rFonts w:cs="Times New Roman"/>
          <w:color w:val="000000" w:themeColor="text1"/>
        </w:rPr>
        <w:t xml:space="preserve"> field</w:t>
      </w:r>
      <w:ins w:id="197" w:author="Andy Kleinhesselink" w:date="2019-01-08T12:53:00Z">
        <w:r w:rsidR="002B1342">
          <w:rPr>
            <w:rFonts w:cs="Times New Roman"/>
            <w:color w:val="000000" w:themeColor="text1"/>
          </w:rPr>
          <w:t xml:space="preserve"> </w:t>
        </w:r>
      </w:ins>
      <w:ins w:id="198" w:author="Hall Cushman" w:date="2019-01-08T14:28:00Z">
        <w:r w:rsidR="001D0F3E">
          <w:rPr>
            <w:rFonts w:cs="Times New Roman"/>
            <w:color w:val="000000" w:themeColor="text1"/>
          </w:rPr>
          <w:t xml:space="preserve">research </w:t>
        </w:r>
      </w:ins>
      <w:ins w:id="199" w:author="Andy Kleinhesselink" w:date="2019-01-08T12:53:00Z">
        <w:r w:rsidR="002B1342">
          <w:rPr>
            <w:rFonts w:cs="Times New Roman"/>
            <w:color w:val="000000" w:themeColor="text1"/>
          </w:rPr>
          <w:t>and Tyler Refsland for helpful comments on this manuscript</w:t>
        </w:r>
      </w:ins>
      <w:r w:rsidRPr="00A6092D">
        <w:rPr>
          <w:rFonts w:cs="Times New Roman"/>
          <w:color w:val="000000" w:themeColor="text1"/>
        </w:rPr>
        <w:t xml:space="preserve">. Jackie Sones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77777777" w:rsidR="001D0F3E" w:rsidRDefault="001D0F3E">
      <w:pPr>
        <w:spacing w:after="0"/>
        <w:ind w:firstLine="0"/>
        <w:contextualSpacing/>
        <w:rPr>
          <w:ins w:id="200" w:author="Hall Cushman" w:date="2019-01-08T14:26:00Z"/>
          <w:rFonts w:cs="Times New Roman"/>
          <w:color w:val="000000" w:themeColor="text1"/>
        </w:rPr>
        <w:pPrChange w:id="201" w:author="Hall Cushman" w:date="2019-01-08T14:27:00Z">
          <w:pPr>
            <w:spacing w:after="0"/>
            <w:contextualSpacing/>
          </w:pPr>
        </w:pPrChange>
      </w:pPr>
    </w:p>
    <w:p w14:paraId="041750D1" w14:textId="77777777" w:rsidR="001D0F3E" w:rsidRPr="001D0F3E" w:rsidRDefault="001D0F3E">
      <w:pPr>
        <w:spacing w:after="0"/>
        <w:ind w:firstLine="0"/>
        <w:rPr>
          <w:ins w:id="202" w:author="Hall Cushman" w:date="2019-01-08T14:26:00Z"/>
          <w:b/>
          <w:color w:val="000000" w:themeColor="text1"/>
        </w:rPr>
        <w:pPrChange w:id="203" w:author="Hall Cushman" w:date="2019-01-08T14:26:00Z">
          <w:pPr/>
        </w:pPrChange>
      </w:pPr>
      <w:ins w:id="204" w:author="Hall Cushman" w:date="2019-01-08T14:26:00Z">
        <w:r w:rsidRPr="001D0F3E">
          <w:rPr>
            <w:b/>
            <w:color w:val="000000" w:themeColor="text1"/>
          </w:rPr>
          <w:t>Data Accessibility</w:t>
        </w:r>
      </w:ins>
    </w:p>
    <w:p w14:paraId="0D841C86" w14:textId="77777777" w:rsidR="001D0F3E" w:rsidRPr="007A5C30" w:rsidRDefault="001D0F3E">
      <w:pPr>
        <w:spacing w:after="0"/>
        <w:ind w:firstLine="0"/>
        <w:rPr>
          <w:ins w:id="205" w:author="Hall Cushman" w:date="2019-01-08T14:26:00Z"/>
          <w:color w:val="000000" w:themeColor="text1"/>
        </w:rPr>
        <w:pPrChange w:id="206" w:author="Hall Cushman" w:date="2019-01-08T14:26:00Z">
          <w:pPr/>
        </w:pPrChange>
      </w:pPr>
      <w:ins w:id="207" w:author="Hall Cushman" w:date="2019-01-08T14:26:00Z">
        <w:r>
          <w:rPr>
            <w:color w:val="000000" w:themeColor="text1"/>
          </w:rPr>
          <w:t>Data will be uploaded to Dryad prior to publication.</w:t>
        </w:r>
      </w:ins>
    </w:p>
    <w:p w14:paraId="0F0901C5" w14:textId="77777777" w:rsidR="001D0F3E" w:rsidRPr="00A6092D" w:rsidRDefault="001D0F3E">
      <w:pPr>
        <w:spacing w:after="0"/>
        <w:ind w:firstLine="0"/>
        <w:contextualSpacing/>
        <w:rPr>
          <w:rFonts w:cs="Times New Roman"/>
          <w:color w:val="000000" w:themeColor="text1"/>
        </w:rPr>
        <w:pPrChange w:id="208" w:author="Hall Cushman" w:date="2019-01-08T14:27:00Z">
          <w:pPr>
            <w:spacing w:after="0"/>
            <w:contextualSpacing/>
          </w:pPr>
        </w:pPrChange>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165183A7" w14:textId="77777777" w:rsidR="0050468F" w:rsidRPr="0050468F" w:rsidRDefault="000F55B1" w:rsidP="005D3A59">
      <w:pPr>
        <w:pStyle w:val="Bibliography"/>
        <w:rPr>
          <w:ins w:id="209" w:author="Andy Kleinhesselink" w:date="2019-01-08T14:15:00Z"/>
          <w:rFonts w:cs="Times New Roman"/>
        </w:rPr>
      </w:pPr>
      <w:r w:rsidRPr="00A6092D">
        <w:fldChar w:fldCharType="begin"/>
      </w:r>
      <w:ins w:id="210" w:author="Andy Kleinhesselink" w:date="2019-01-08T14:15:00Z">
        <w:r w:rsidR="0050468F">
          <w:instrText xml:space="preserve"> ADDIN ZOTERO_BIBL {"uncited":[],"omitted":[],"custom":[]} CSL_BIBLIOGRAPHY </w:instrText>
        </w:r>
      </w:ins>
      <w:del w:id="211" w:author="Andy Kleinhesselink" w:date="2019-01-08T14:10:00Z">
        <w:r w:rsidRPr="00A6092D" w:rsidDel="0050468F">
          <w:delInstrText xml:space="preserve"> ADDIN ZOTERO_BIBL {"uncited":[],"omitted":[],"custom":[]} CSL_BIBLIOGRAPHY </w:delInstrText>
        </w:r>
      </w:del>
      <w:r w:rsidRPr="00A6092D">
        <w:fldChar w:fldCharType="separate"/>
      </w:r>
      <w:ins w:id="212" w:author="Andy Kleinhesselink" w:date="2019-01-08T14:15:00Z">
        <w:r w:rsidR="0050468F" w:rsidRPr="0050468F">
          <w:rPr>
            <w:rFonts w:cs="Times New Roman"/>
          </w:rPr>
          <w:t>Badano, E. I., E. Villarroel, R. O. Bustamante, P. A. Marquet, and L. A. Cavieres. 2007. Ecosystem engineering facilitates invasions by exotic plants in high-Andean ecosystems. Journal of Ecology 95:682–688.</w:t>
        </w:r>
      </w:ins>
    </w:p>
    <w:p w14:paraId="5034556A" w14:textId="77777777" w:rsidR="0050468F" w:rsidRPr="005D3A59" w:rsidRDefault="0050468F" w:rsidP="005D3A59">
      <w:pPr>
        <w:pStyle w:val="Bibliography"/>
        <w:rPr>
          <w:ins w:id="213" w:author="Andy Kleinhesselink" w:date="2019-01-08T14:15:00Z"/>
          <w:rFonts w:cs="Times New Roman"/>
        </w:rPr>
      </w:pPr>
      <w:ins w:id="214" w:author="Andy Kleinhesselink" w:date="2019-01-08T14:15:00Z">
        <w:r w:rsidRPr="005D3A59">
          <w:rPr>
            <w:rFonts w:cs="Times New Roman"/>
          </w:rPr>
          <w:t>Barbour, M. G., C. RB, D. FR, and G. MT. 1973. Coastal ecology: Bodega Head. University of California Press, Berkeley.</w:t>
        </w:r>
      </w:ins>
    </w:p>
    <w:p w14:paraId="02BDA2BF" w14:textId="77777777" w:rsidR="0050468F" w:rsidRPr="005D3A59" w:rsidRDefault="0050468F" w:rsidP="005D3A59">
      <w:pPr>
        <w:pStyle w:val="Bibliography"/>
        <w:rPr>
          <w:ins w:id="215" w:author="Andy Kleinhesselink" w:date="2019-01-08T14:15:00Z"/>
          <w:rFonts w:cs="Times New Roman"/>
        </w:rPr>
      </w:pPr>
      <w:ins w:id="216" w:author="Andy Kleinhesselink" w:date="2019-01-08T14:15:00Z">
        <w:r w:rsidRPr="005D3A59">
          <w:rPr>
            <w:rFonts w:cs="Times New Roman"/>
          </w:rPr>
          <w:t>Bates, D., M. Mächler, B. Bolker, and S. Walker. 2015. Fitting Linear Mixed-Effects Models Using lme4. Journal of Statistical Software 67:1–48.</w:t>
        </w:r>
      </w:ins>
    </w:p>
    <w:p w14:paraId="401927B1" w14:textId="77777777" w:rsidR="0050468F" w:rsidRPr="0050468F" w:rsidRDefault="0050468F" w:rsidP="005D3A59">
      <w:pPr>
        <w:pStyle w:val="Bibliography"/>
        <w:rPr>
          <w:ins w:id="217" w:author="Andy Kleinhesselink" w:date="2019-01-08T14:15:00Z"/>
          <w:rFonts w:cs="Times New Roman"/>
        </w:rPr>
      </w:pPr>
      <w:ins w:id="218" w:author="Andy Kleinhesselink" w:date="2019-01-08T14:15:00Z">
        <w:r w:rsidRPr="00027B27">
          <w:rPr>
            <w:rFonts w:cs="Times New Roman"/>
          </w:rPr>
          <w:t xml:space="preserve">Belnap, J., B. Büdel, and O. L. Lange. 2001. Biological Soil Crusts: Characteristics and Distribution. Pages 3–30 </w:t>
        </w:r>
        <w:r w:rsidRPr="0050468F">
          <w:rPr>
            <w:rFonts w:cs="Times New Roman"/>
            <w:i/>
            <w:iCs/>
          </w:rPr>
          <w:t>in</w:t>
        </w:r>
        <w:r w:rsidRPr="0050468F">
          <w:rPr>
            <w:rFonts w:cs="Times New Roman"/>
          </w:rPr>
          <w:t xml:space="preserve"> P. D. J. Belnap and P. D. D. h c O. L. Lange, editors. Biological Soil Crusts: Structure, Function, and Management. Springer Berlin Heidelberg.</w:t>
        </w:r>
      </w:ins>
    </w:p>
    <w:p w14:paraId="201494E3" w14:textId="77777777" w:rsidR="0050468F" w:rsidRPr="0050468F" w:rsidRDefault="0050468F" w:rsidP="005D3A59">
      <w:pPr>
        <w:pStyle w:val="Bibliography"/>
        <w:rPr>
          <w:ins w:id="219" w:author="Andy Kleinhesselink" w:date="2019-01-08T14:15:00Z"/>
          <w:rFonts w:cs="Times New Roman"/>
        </w:rPr>
      </w:pPr>
      <w:ins w:id="220" w:author="Andy Kleinhesselink" w:date="2019-01-08T14:15:00Z">
        <w:r w:rsidRPr="0050468F">
          <w:rPr>
            <w:rFonts w:cs="Times New Roman"/>
          </w:rPr>
          <w:t>Bertness, M. D., and R. Callaway. 1994. Positive interactions in communities. Trends in Ecology &amp; Evolution 9:191–193.</w:t>
        </w:r>
      </w:ins>
    </w:p>
    <w:p w14:paraId="50A07BF1" w14:textId="77777777" w:rsidR="0050468F" w:rsidRPr="0050468F" w:rsidRDefault="0050468F" w:rsidP="005D3A59">
      <w:pPr>
        <w:pStyle w:val="Bibliography"/>
        <w:rPr>
          <w:ins w:id="221" w:author="Andy Kleinhesselink" w:date="2019-01-08T14:15:00Z"/>
          <w:rFonts w:cs="Times New Roman"/>
        </w:rPr>
      </w:pPr>
      <w:ins w:id="222" w:author="Andy Kleinhesselink" w:date="2019-01-08T14:15:00Z">
        <w:r w:rsidRPr="0050468F">
          <w:rPr>
            <w:rFonts w:cs="Times New Roman"/>
          </w:rPr>
          <w:t>Bowker, M. A. 2007. Biological soil crust rehabilitation in theory and practice: An underexploited opportunity. Restoration Ecology 15:13–23.</w:t>
        </w:r>
      </w:ins>
    </w:p>
    <w:p w14:paraId="37BF9E39" w14:textId="77777777" w:rsidR="0050468F" w:rsidRPr="0050468F" w:rsidRDefault="0050468F" w:rsidP="005D3A59">
      <w:pPr>
        <w:pStyle w:val="Bibliography"/>
        <w:rPr>
          <w:ins w:id="223" w:author="Andy Kleinhesselink" w:date="2019-01-08T14:15:00Z"/>
          <w:rFonts w:cs="Times New Roman"/>
        </w:rPr>
      </w:pPr>
      <w:ins w:id="224" w:author="Andy Kleinhesselink" w:date="2019-01-08T14:15:00Z">
        <w:r w:rsidRPr="0050468F">
          <w:rPr>
            <w:rFonts w:cs="Times New Roman"/>
          </w:rPr>
          <w:t>Bruno, J. F., J. J. Stachowicz, and M. D. Bertness. 2003. Inclusion of facilitation into ecological theory. Trends in Ecology &amp; Evolution 18:119–125.</w:t>
        </w:r>
      </w:ins>
    </w:p>
    <w:p w14:paraId="4D25CA19" w14:textId="77777777" w:rsidR="0050468F" w:rsidRPr="0050468F" w:rsidRDefault="0050468F" w:rsidP="005D3A59">
      <w:pPr>
        <w:pStyle w:val="Bibliography"/>
        <w:rPr>
          <w:ins w:id="225" w:author="Andy Kleinhesselink" w:date="2019-01-08T14:15:00Z"/>
          <w:rFonts w:cs="Times New Roman"/>
        </w:rPr>
      </w:pPr>
      <w:ins w:id="226" w:author="Andy Kleinhesselink" w:date="2019-01-08T14:15:00Z">
        <w:r w:rsidRPr="0050468F">
          <w:rPr>
            <w:rFonts w:cs="Times New Roman"/>
          </w:rPr>
          <w:t>Chiquoine, L. P., S. R. Abella, and M. A. Bowker. 2016. Rapidly restoring biological soil crusts and ecosystem functions in a severely disturbed desert ecosystem. Ecological Applications 26:1260–1272.</w:t>
        </w:r>
      </w:ins>
    </w:p>
    <w:p w14:paraId="3DC6EF4F" w14:textId="77777777" w:rsidR="0050468F" w:rsidRPr="0050468F" w:rsidRDefault="0050468F" w:rsidP="005D3A59">
      <w:pPr>
        <w:pStyle w:val="Bibliography"/>
        <w:rPr>
          <w:ins w:id="227" w:author="Andy Kleinhesselink" w:date="2019-01-08T14:15:00Z"/>
          <w:rFonts w:cs="Times New Roman"/>
        </w:rPr>
      </w:pPr>
      <w:ins w:id="228" w:author="Andy Kleinhesselink" w:date="2019-01-08T14:15:00Z">
        <w:r w:rsidRPr="0050468F">
          <w:rPr>
            <w:rFonts w:cs="Times New Roman"/>
          </w:rPr>
          <w:lastRenderedPageBreak/>
          <w:t>Cushman, J. H., C. J. Lortie, and C. E. Christian. 2011. Native herbivores and plant facilitation mediate the performance and distribution of an invasive exotic grass. Journal of Ecology 99:524–531.</w:t>
        </w:r>
      </w:ins>
    </w:p>
    <w:p w14:paraId="13D77574" w14:textId="77777777" w:rsidR="0050468F" w:rsidRPr="0050468F" w:rsidRDefault="0050468F" w:rsidP="005D3A59">
      <w:pPr>
        <w:pStyle w:val="Bibliography"/>
        <w:rPr>
          <w:ins w:id="229" w:author="Andy Kleinhesselink" w:date="2019-01-08T14:15:00Z"/>
          <w:rFonts w:cs="Times New Roman"/>
        </w:rPr>
      </w:pPr>
      <w:ins w:id="230" w:author="Andy Kleinhesselink" w:date="2019-01-08T14:15:00Z">
        <w:r w:rsidRPr="0050468F">
          <w:rPr>
            <w:rFonts w:cs="Times New Roman"/>
          </w:rPr>
          <w:t>Cushman, J. H., J. C. Waller, and D. R. Hoak. 2010. Shrubs as ecosystem engineers in a coastal dune: influences on plant populations, communities and ecosystems. Journal of Vegetation Science 21:821–831.</w:t>
        </w:r>
      </w:ins>
    </w:p>
    <w:p w14:paraId="4BC1AF1E" w14:textId="77777777" w:rsidR="0050468F" w:rsidRPr="0050468F" w:rsidRDefault="0050468F" w:rsidP="005D3A59">
      <w:pPr>
        <w:pStyle w:val="Bibliography"/>
        <w:rPr>
          <w:ins w:id="231" w:author="Andy Kleinhesselink" w:date="2019-01-08T14:15:00Z"/>
          <w:rFonts w:cs="Times New Roman"/>
        </w:rPr>
      </w:pPr>
      <w:ins w:id="232" w:author="Andy Kleinhesselink" w:date="2019-01-08T14:15:00Z">
        <w:r w:rsidRPr="0050468F">
          <w:rPr>
            <w:rFonts w:cs="Times New Roman"/>
          </w:rPr>
          <w:t>Deines, L., R. Rosentreter, D. J. Eldridge, and M. D. Serpe. 2007. Germination and seedling establishment of two annual grasses on lichen-dominated biological soil crusts. Plant and Soil 295:23–35.</w:t>
        </w:r>
      </w:ins>
    </w:p>
    <w:p w14:paraId="6067F2C7" w14:textId="77777777" w:rsidR="0050468F" w:rsidRPr="0050468F" w:rsidRDefault="0050468F" w:rsidP="005D3A59">
      <w:pPr>
        <w:pStyle w:val="Bibliography"/>
        <w:rPr>
          <w:ins w:id="233" w:author="Andy Kleinhesselink" w:date="2019-01-08T14:15:00Z"/>
          <w:rFonts w:cs="Times New Roman"/>
        </w:rPr>
      </w:pPr>
      <w:ins w:id="234" w:author="Andy Kleinhesselink" w:date="2019-01-08T14:15:00Z">
        <w:r w:rsidRPr="0050468F">
          <w:rPr>
            <w:rFonts w:cs="Times New Roman"/>
          </w:rPr>
          <w:t>Drake, P., H. Grimshaw-Surette, A. Heim, and J. Lundholm. 2018. Mosses inhibit germination of vascular plants on an extensive green roof. Ecological Engineering 117:111–114.</w:t>
        </w:r>
      </w:ins>
    </w:p>
    <w:p w14:paraId="0ED9B72E" w14:textId="77777777" w:rsidR="0050468F" w:rsidRPr="0050468F" w:rsidRDefault="0050468F" w:rsidP="005D3A59">
      <w:pPr>
        <w:pStyle w:val="Bibliography"/>
        <w:rPr>
          <w:ins w:id="235" w:author="Andy Kleinhesselink" w:date="2019-01-08T14:15:00Z"/>
          <w:rFonts w:cs="Times New Roman"/>
        </w:rPr>
      </w:pPr>
      <w:ins w:id="236" w:author="Andy Kleinhesselink" w:date="2019-01-08T14:15:00Z">
        <w:r w:rsidRPr="0050468F">
          <w:rPr>
            <w:rFonts w:cs="Times New Roman"/>
          </w:rPr>
          <w:t>Griffith, A. B. 2010. Positive effects of native shrubs on Bromus tectorum demography. Ecology 91:141–154.</w:t>
        </w:r>
      </w:ins>
    </w:p>
    <w:p w14:paraId="51550EFD" w14:textId="77777777" w:rsidR="0050468F" w:rsidRPr="0050468F" w:rsidRDefault="0050468F" w:rsidP="005D3A59">
      <w:pPr>
        <w:pStyle w:val="Bibliography"/>
        <w:rPr>
          <w:ins w:id="237" w:author="Andy Kleinhesselink" w:date="2019-01-08T14:15:00Z"/>
          <w:rFonts w:cs="Times New Roman"/>
        </w:rPr>
      </w:pPr>
      <w:ins w:id="238" w:author="Andy Kleinhesselink" w:date="2019-01-08T14:15:00Z">
        <w:r w:rsidRPr="0050468F">
          <w:rPr>
            <w:rFonts w:cs="Times New Roman"/>
          </w:rPr>
          <w:t>Harrison, S. 1999. Native and alien species diversity at the local and regional scales in a grazed California grassland. Oecologia 121:99–106.</w:t>
        </w:r>
      </w:ins>
    </w:p>
    <w:p w14:paraId="472CF15A" w14:textId="77777777" w:rsidR="0050468F" w:rsidRPr="0050468F" w:rsidRDefault="0050468F" w:rsidP="005D3A59">
      <w:pPr>
        <w:pStyle w:val="Bibliography"/>
        <w:rPr>
          <w:ins w:id="239" w:author="Andy Kleinhesselink" w:date="2019-01-08T14:15:00Z"/>
          <w:rFonts w:cs="Times New Roman"/>
        </w:rPr>
      </w:pPr>
      <w:ins w:id="240" w:author="Andy Kleinhesselink" w:date="2019-01-08T14:15:00Z">
        <w:r w:rsidRPr="0050468F">
          <w:rPr>
            <w:rFonts w:cs="Times New Roman"/>
          </w:rPr>
          <w:t>Hernandez, R. R., and D. R. Sandquist. 2011. Disturbance of biological soil crust increases emergence of exotic vascular plants in California sage scrub. Plant Ecology 212:1709.</w:t>
        </w:r>
      </w:ins>
    </w:p>
    <w:p w14:paraId="2233E3B0" w14:textId="77777777" w:rsidR="0050468F" w:rsidRPr="0050468F" w:rsidRDefault="0050468F" w:rsidP="005D3A59">
      <w:pPr>
        <w:pStyle w:val="Bibliography"/>
        <w:rPr>
          <w:ins w:id="241" w:author="Andy Kleinhesselink" w:date="2019-01-08T14:15:00Z"/>
          <w:rFonts w:cs="Times New Roman"/>
        </w:rPr>
      </w:pPr>
      <w:ins w:id="242" w:author="Andy Kleinhesselink" w:date="2019-01-08T14:15:00Z">
        <w:r w:rsidRPr="0050468F">
          <w:rPr>
            <w:rFonts w:cs="Times New Roman"/>
          </w:rPr>
          <w:t>Jeschke, M., and K. Kiehl. 2008. Effects of a dense moss layer on germination and establishment of vascular plants in newly created calcareous grasslands. Flora - Morphology, Distribution, Functional Ecology of Plants 203:557–566.</w:t>
        </w:r>
      </w:ins>
    </w:p>
    <w:p w14:paraId="3BB2902F" w14:textId="77777777" w:rsidR="0050468F" w:rsidRPr="0050468F" w:rsidRDefault="0050468F" w:rsidP="005D3A59">
      <w:pPr>
        <w:pStyle w:val="Bibliography"/>
        <w:rPr>
          <w:ins w:id="243" w:author="Andy Kleinhesselink" w:date="2019-01-08T14:15:00Z"/>
          <w:rFonts w:cs="Times New Roman"/>
        </w:rPr>
      </w:pPr>
      <w:ins w:id="244" w:author="Andy Kleinhesselink" w:date="2019-01-08T14:15:00Z">
        <w:r w:rsidRPr="0050468F">
          <w:rPr>
            <w:rFonts w:cs="Times New Roman"/>
          </w:rPr>
          <w:lastRenderedPageBreak/>
          <w:t>Kennedy, T. A., S. Naeem, K. M. Howe, J. M. H. Knops, D. Tilman, and P. Reich. 2002. Biodiversity as a barrier to ecological invasion. Nature 417:636–638.</w:t>
        </w:r>
      </w:ins>
    </w:p>
    <w:p w14:paraId="4C522C39" w14:textId="77777777" w:rsidR="0050468F" w:rsidRPr="0050468F" w:rsidRDefault="0050468F" w:rsidP="005D3A59">
      <w:pPr>
        <w:pStyle w:val="Bibliography"/>
        <w:rPr>
          <w:ins w:id="245" w:author="Andy Kleinhesselink" w:date="2019-01-08T14:15:00Z"/>
          <w:rFonts w:cs="Times New Roman"/>
        </w:rPr>
      </w:pPr>
      <w:ins w:id="246" w:author="Andy Kleinhesselink" w:date="2019-01-08T14:15:00Z">
        <w:r w:rsidRPr="0050468F">
          <w:rPr>
            <w:rFonts w:cs="Times New Roman"/>
          </w:rPr>
          <w:t>Kleinhesselink, A. R., S. M. Magnoli, and J. H. Cushman. 2014. Shrubs as ecosystem engineers across an environmental gradient: effects on species richness and exotic plant invasion. Oecologia 175:1277–1290.</w:t>
        </w:r>
      </w:ins>
    </w:p>
    <w:p w14:paraId="077755AF" w14:textId="77777777" w:rsidR="0050468F" w:rsidRPr="0050468F" w:rsidRDefault="0050468F" w:rsidP="005D3A59">
      <w:pPr>
        <w:pStyle w:val="Bibliography"/>
        <w:rPr>
          <w:ins w:id="247" w:author="Andy Kleinhesselink" w:date="2019-01-08T14:15:00Z"/>
          <w:rFonts w:cs="Times New Roman"/>
        </w:rPr>
      </w:pPr>
      <w:ins w:id="248" w:author="Andy Kleinhesselink" w:date="2019-01-08T14:15:00Z">
        <w:r w:rsidRPr="0050468F">
          <w:rPr>
            <w:rFonts w:cs="Times New Roman"/>
          </w:rPr>
          <w:t>Kraft, N. J. B., P. B. Adler, O. Godoy, E. C. James, S. Fuller, and J. M. Levine. 2014. Community assembly, coexistence and the environmental filtering metaphor. Functional Ecology:n/a-n/a.</w:t>
        </w:r>
      </w:ins>
    </w:p>
    <w:p w14:paraId="081EDF4A" w14:textId="77777777" w:rsidR="0050468F" w:rsidRPr="0050468F" w:rsidRDefault="0050468F" w:rsidP="005D3A59">
      <w:pPr>
        <w:pStyle w:val="Bibliography"/>
        <w:rPr>
          <w:ins w:id="249" w:author="Andy Kleinhesselink" w:date="2019-01-08T14:15:00Z"/>
          <w:rFonts w:cs="Times New Roman"/>
        </w:rPr>
      </w:pPr>
      <w:ins w:id="250" w:author="Andy Kleinhesselink" w:date="2019-01-08T14:15:00Z">
        <w:r w:rsidRPr="0050468F">
          <w:rPr>
            <w:rFonts w:cs="Times New Roman"/>
          </w:rPr>
          <w:t>Langhans, T. M., C. Storm, and A. Schwabe. 2009. Biological soil crusts and their microenvironment: Impact on emergence, survival and establishment of seedlings. Flora - Morphology, Distribution, Functional Ecology of Plants 204:157–168.</w:t>
        </w:r>
      </w:ins>
    </w:p>
    <w:p w14:paraId="2368BCA7" w14:textId="77777777" w:rsidR="0050468F" w:rsidRPr="0050468F" w:rsidRDefault="0050468F" w:rsidP="005D3A59">
      <w:pPr>
        <w:pStyle w:val="Bibliography"/>
        <w:rPr>
          <w:ins w:id="251" w:author="Andy Kleinhesselink" w:date="2019-01-08T14:15:00Z"/>
          <w:rFonts w:cs="Times New Roman"/>
        </w:rPr>
      </w:pPr>
      <w:ins w:id="252" w:author="Andy Kleinhesselink" w:date="2019-01-08T14:15:00Z">
        <w:r w:rsidRPr="0050468F">
          <w:rPr>
            <w:rFonts w:cs="Times New Roman"/>
          </w:rPr>
          <w:t>Lenth, R. V., and M. Hervé. 2015. lsmeans: Least-Squares Means.</w:t>
        </w:r>
      </w:ins>
    </w:p>
    <w:p w14:paraId="041A10F0" w14:textId="77777777" w:rsidR="0050468F" w:rsidRPr="0050468F" w:rsidRDefault="0050468F" w:rsidP="005D3A59">
      <w:pPr>
        <w:pStyle w:val="Bibliography"/>
        <w:rPr>
          <w:ins w:id="253" w:author="Andy Kleinhesselink" w:date="2019-01-08T14:15:00Z"/>
          <w:rFonts w:cs="Times New Roman"/>
        </w:rPr>
      </w:pPr>
      <w:ins w:id="254" w:author="Andy Kleinhesselink" w:date="2019-01-08T14:15:00Z">
        <w:r w:rsidRPr="0050468F">
          <w:rPr>
            <w:rFonts w:cs="Times New Roman"/>
          </w:rPr>
          <w:t>Levine, J. M. 2000. Species Diversity and Biological Invasions: Relating Local Process to Community Pattern. Science 288:852–854.</w:t>
        </w:r>
      </w:ins>
    </w:p>
    <w:p w14:paraId="7708787D" w14:textId="77777777" w:rsidR="0050468F" w:rsidRPr="0050468F" w:rsidRDefault="0050468F" w:rsidP="005D3A59">
      <w:pPr>
        <w:pStyle w:val="Bibliography"/>
        <w:rPr>
          <w:ins w:id="255" w:author="Andy Kleinhesselink" w:date="2019-01-08T14:15:00Z"/>
          <w:rFonts w:cs="Times New Roman"/>
        </w:rPr>
      </w:pPr>
      <w:ins w:id="256" w:author="Andy Kleinhesselink" w:date="2019-01-08T14:15:00Z">
        <w:r w:rsidRPr="0050468F">
          <w:rPr>
            <w:rFonts w:cs="Times New Roman"/>
          </w:rPr>
          <w:t>Lortie, C. J., and J. H. Cushman. 2007. Effects of a directional abiotic gradient on plant community dynamics and invasion in a coastal dune system. Journal of Ecology 95:468–481.</w:t>
        </w:r>
      </w:ins>
    </w:p>
    <w:p w14:paraId="1B03412F" w14:textId="77777777" w:rsidR="0050468F" w:rsidRPr="0050468F" w:rsidRDefault="0050468F" w:rsidP="005D3A59">
      <w:pPr>
        <w:pStyle w:val="Bibliography"/>
        <w:rPr>
          <w:ins w:id="257" w:author="Andy Kleinhesselink" w:date="2019-01-08T14:15:00Z"/>
          <w:rFonts w:cs="Times New Roman"/>
        </w:rPr>
      </w:pPr>
      <w:ins w:id="258" w:author="Andy Kleinhesselink" w:date="2019-01-08T14:15:00Z">
        <w:r w:rsidRPr="0050468F">
          <w:rPr>
            <w:rFonts w:cs="Times New Roman"/>
          </w:rPr>
          <w:t>MacDougall, A. s., J. Boucher, R. Turkington, and G. e. Bradfield. 2006. Patterns of plant invasion along an environmental stress gradient. Journal of Vegetation Science 17:47–56.</w:t>
        </w:r>
      </w:ins>
    </w:p>
    <w:p w14:paraId="66E85F98" w14:textId="77777777" w:rsidR="0050468F" w:rsidRPr="0050468F" w:rsidRDefault="0050468F" w:rsidP="005D3A59">
      <w:pPr>
        <w:pStyle w:val="Bibliography"/>
        <w:rPr>
          <w:ins w:id="259" w:author="Andy Kleinhesselink" w:date="2019-01-08T14:15:00Z"/>
          <w:rFonts w:cs="Times New Roman"/>
        </w:rPr>
      </w:pPr>
      <w:ins w:id="260" w:author="Andy Kleinhesselink" w:date="2019-01-08T14:15:00Z">
        <w:r w:rsidRPr="0050468F">
          <w:rPr>
            <w:rFonts w:cs="Times New Roman"/>
          </w:rPr>
          <w:t>McNeil, S. G., and J. H. Cushman. 2005. Indirect effects of deer herbivory on local nitrogen availability in a coastal dune ecosystem. Oikos 110:124–132.</w:t>
        </w:r>
      </w:ins>
    </w:p>
    <w:p w14:paraId="7BA83AE8" w14:textId="77777777" w:rsidR="0050468F" w:rsidRPr="0050468F" w:rsidRDefault="0050468F" w:rsidP="005D3A59">
      <w:pPr>
        <w:pStyle w:val="Bibliography"/>
        <w:rPr>
          <w:ins w:id="261" w:author="Andy Kleinhesselink" w:date="2019-01-08T14:15:00Z"/>
          <w:rFonts w:cs="Times New Roman"/>
        </w:rPr>
      </w:pPr>
      <w:ins w:id="262" w:author="Andy Kleinhesselink" w:date="2019-01-08T14:15:00Z">
        <w:r w:rsidRPr="0050468F">
          <w:rPr>
            <w:rFonts w:cs="Times New Roman"/>
          </w:rPr>
          <w:lastRenderedPageBreak/>
          <w:t>Michel, P., D. J. Burritt, and W. G. Lee. 2011. Bryophytes display allelopathic interactions with tree species in native forest ecosystems. Oikos 120:1272–1280.</w:t>
        </w:r>
      </w:ins>
    </w:p>
    <w:p w14:paraId="7FE8DDAC" w14:textId="77777777" w:rsidR="0050468F" w:rsidRPr="0050468F" w:rsidRDefault="0050468F" w:rsidP="005D3A59">
      <w:pPr>
        <w:pStyle w:val="Bibliography"/>
        <w:rPr>
          <w:ins w:id="263" w:author="Andy Kleinhesselink" w:date="2019-01-08T14:15:00Z"/>
          <w:rFonts w:cs="Times New Roman"/>
        </w:rPr>
      </w:pPr>
      <w:ins w:id="264" w:author="Andy Kleinhesselink" w:date="2019-01-08T14:15:00Z">
        <w:r w:rsidRPr="0050468F">
          <w:rPr>
            <w:rFonts w:cs="Times New Roman"/>
          </w:rPr>
          <w:t>Morgan, J. W. 2006. Bryophyte Mats Inhibit Germination of Non-native Species in Burnt Temperate Native Grassland Remnants. Biological Invasions 8:159–168.</w:t>
        </w:r>
      </w:ins>
    </w:p>
    <w:p w14:paraId="238D1861" w14:textId="77777777" w:rsidR="0050468F" w:rsidRPr="0050468F" w:rsidRDefault="0050468F" w:rsidP="005D3A59">
      <w:pPr>
        <w:pStyle w:val="Bibliography"/>
        <w:rPr>
          <w:ins w:id="265" w:author="Andy Kleinhesselink" w:date="2019-01-08T14:15:00Z"/>
          <w:rFonts w:cs="Times New Roman"/>
        </w:rPr>
      </w:pPr>
      <w:ins w:id="266" w:author="Andy Kleinhesselink" w:date="2019-01-08T14:15:00Z">
        <w:r w:rsidRPr="0050468F">
          <w:rPr>
            <w:rFonts w:cs="Times New Roman"/>
          </w:rPr>
          <w:t>R Core Team. 2015. R: A Language and Environment for Statistical Computing. R Foundation for Statistical Computing, Vienna, Austria.</w:t>
        </w:r>
      </w:ins>
    </w:p>
    <w:p w14:paraId="76ED15AE" w14:textId="77777777" w:rsidR="0050468F" w:rsidRPr="0050468F" w:rsidRDefault="0050468F" w:rsidP="005D3A59">
      <w:pPr>
        <w:pStyle w:val="Bibliography"/>
        <w:rPr>
          <w:ins w:id="267" w:author="Andy Kleinhesselink" w:date="2019-01-08T14:15:00Z"/>
          <w:rFonts w:cs="Times New Roman"/>
        </w:rPr>
      </w:pPr>
      <w:ins w:id="268" w:author="Andy Kleinhesselink" w:date="2019-01-08T14:15:00Z">
        <w:r w:rsidRPr="0050468F">
          <w:rPr>
            <w:rFonts w:cs="Times New Roman"/>
          </w:rPr>
          <w:t>Rayburn, A. P., J. B. Davidson, and H. M. White. 2012. Possible Effects of Moss on Distribution and Performance of a Threatened Endemic Primrose. Western North American Naturalist 72:84–92.</w:t>
        </w:r>
      </w:ins>
    </w:p>
    <w:p w14:paraId="0065A941" w14:textId="77777777" w:rsidR="0050468F" w:rsidRPr="0050468F" w:rsidRDefault="0050468F" w:rsidP="005D3A59">
      <w:pPr>
        <w:pStyle w:val="Bibliography"/>
        <w:rPr>
          <w:ins w:id="269" w:author="Andy Kleinhesselink" w:date="2019-01-08T14:15:00Z"/>
          <w:rFonts w:cs="Times New Roman"/>
        </w:rPr>
      </w:pPr>
      <w:ins w:id="270" w:author="Andy Kleinhesselink" w:date="2019-01-08T14:15:00Z">
        <w:r w:rsidRPr="0050468F">
          <w:rPr>
            <w:rFonts w:cs="Times New Roman"/>
          </w:rPr>
          <w:t xml:space="preserve">Rejmánek, M. 1996. Species Richness and Resistance to Invasions. Pages 153–172 </w:t>
        </w:r>
        <w:r w:rsidRPr="0050468F">
          <w:rPr>
            <w:rFonts w:cs="Times New Roman"/>
            <w:i/>
            <w:iCs/>
          </w:rPr>
          <w:t>in</w:t>
        </w:r>
        <w:r w:rsidRPr="0050468F">
          <w:rPr>
            <w:rFonts w:cs="Times New Roman"/>
          </w:rPr>
          <w:t xml:space="preserve"> P. D. G. H. Orians, P. D. R. Dirzo, and P. D. J. H. Cushman, editors. Biodiversity and Ecosystem Processes in Tropical Forests. Springer Berlin Heidelberg.</w:t>
        </w:r>
      </w:ins>
    </w:p>
    <w:p w14:paraId="571ACB99" w14:textId="77777777" w:rsidR="0050468F" w:rsidRPr="0050468F" w:rsidRDefault="0050468F" w:rsidP="005D3A59">
      <w:pPr>
        <w:pStyle w:val="Bibliography"/>
        <w:rPr>
          <w:ins w:id="271" w:author="Andy Kleinhesselink" w:date="2019-01-08T14:15:00Z"/>
          <w:rFonts w:cs="Times New Roman"/>
        </w:rPr>
      </w:pPr>
      <w:ins w:id="272" w:author="Andy Kleinhesselink" w:date="2019-01-08T14:15:00Z">
        <w:r w:rsidRPr="0050468F">
          <w:rPr>
            <w:rFonts w:cs="Times New Roman"/>
          </w:rPr>
          <w:t>Sand-Jensen, K., and K. J. Hammer. 2012. Moss cushions facilitate water and nutrient supply for plant species on bare limestone pavements. Oecologia 170:305–312.</w:t>
        </w:r>
      </w:ins>
    </w:p>
    <w:p w14:paraId="3A019423" w14:textId="77777777" w:rsidR="0050468F" w:rsidRPr="0050468F" w:rsidRDefault="0050468F" w:rsidP="005D3A59">
      <w:pPr>
        <w:pStyle w:val="Bibliography"/>
        <w:rPr>
          <w:ins w:id="273" w:author="Andy Kleinhesselink" w:date="2019-01-08T14:15:00Z"/>
          <w:rFonts w:cs="Times New Roman"/>
        </w:rPr>
      </w:pPr>
      <w:ins w:id="274" w:author="Andy Kleinhesselink" w:date="2019-01-08T14:15:00Z">
        <w:r w:rsidRPr="0050468F">
          <w:rPr>
            <w:rFonts w:cs="Times New Roman"/>
          </w:rPr>
          <w:t>Royal Botanic Gardens, Kew. 2019. Seed Information Database. http://data.kew.org/sid/citing.html.</w:t>
        </w:r>
      </w:ins>
    </w:p>
    <w:p w14:paraId="699CC5A0" w14:textId="77777777" w:rsidR="0050468F" w:rsidRPr="0050468F" w:rsidRDefault="0050468F" w:rsidP="005D3A59">
      <w:pPr>
        <w:pStyle w:val="Bibliography"/>
        <w:rPr>
          <w:ins w:id="275" w:author="Andy Kleinhesselink" w:date="2019-01-08T14:15:00Z"/>
          <w:rFonts w:cs="Times New Roman"/>
        </w:rPr>
      </w:pPr>
      <w:ins w:id="276" w:author="Andy Kleinhesselink" w:date="2019-01-08T14:15:00Z">
        <w:r w:rsidRPr="0050468F">
          <w:rPr>
            <w:rFonts w:cs="Times New Roman"/>
          </w:rPr>
          <w:t>Serpe, M., J. Orm, T. Barkes, and R. Rosentreter. 2006. Germination and seed water status of four grasses on moss-dominated biological soil crusts from arid lands. Plant Ecology 185:163–178.</w:t>
        </w:r>
      </w:ins>
    </w:p>
    <w:p w14:paraId="3E566CD5" w14:textId="77777777" w:rsidR="0050468F" w:rsidRPr="0050468F" w:rsidRDefault="0050468F" w:rsidP="005D3A59">
      <w:pPr>
        <w:pStyle w:val="Bibliography"/>
        <w:rPr>
          <w:ins w:id="277" w:author="Andy Kleinhesselink" w:date="2019-01-08T14:15:00Z"/>
          <w:rFonts w:cs="Times New Roman"/>
        </w:rPr>
      </w:pPr>
      <w:ins w:id="278" w:author="Andy Kleinhesselink" w:date="2019-01-08T14:15:00Z">
        <w:r w:rsidRPr="0050468F">
          <w:rPr>
            <w:rFonts w:cs="Times New Roman"/>
          </w:rPr>
          <w:t>Zamfir, M. 2000. Effects of bryophytes and lichens on seedling emergence of alvar plants: evidence from greenhouse experiments. Oikos 88:603–611.</w:t>
        </w:r>
      </w:ins>
    </w:p>
    <w:p w14:paraId="00BD893F" w14:textId="03B1ACB8" w:rsidR="00844E9C" w:rsidRPr="005A5F58" w:rsidRDefault="000F55B1" w:rsidP="00B04765">
      <w:pPr>
        <w:pStyle w:val="Bibliography"/>
        <w:ind w:left="0" w:firstLine="0"/>
        <w:rPr>
          <w:b/>
          <w:color w:val="000000" w:themeColor="text1"/>
        </w:rPr>
      </w:pPr>
      <w:r w:rsidRPr="00A6092D">
        <w:lastRenderedPageBreak/>
        <w:fldChar w:fldCharType="end"/>
      </w:r>
      <w:r w:rsidR="005A5F58" w:rsidRPr="004F3600">
        <w:rPr>
          <w:b/>
          <w:color w:val="000000" w:themeColor="text1"/>
        </w:rPr>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2030ACBB">
            <wp:extent cx="5486399"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65B767C7"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0167AFC5">
            <wp:extent cx="5486399" cy="3526971"/>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399" cy="3526971"/>
                    </a:xfrm>
                    <a:prstGeom prst="rect">
                      <a:avLst/>
                    </a:prstGeom>
                  </pic:spPr>
                </pic:pic>
              </a:graphicData>
            </a:graphic>
          </wp:inline>
        </w:drawing>
      </w:r>
    </w:p>
    <w:p w14:paraId="13A76C3F" w14:textId="690ACAB0"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stress 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stress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standard error from a binomial model.  Positions further to the right on the plot correspond to increasing environmental stress.</w:t>
      </w:r>
      <w:r w:rsidRPr="00A6092D">
        <w:rPr>
          <w:color w:val="000000" w:themeColor="text1"/>
          <w:sz w:val="24"/>
        </w:rPr>
        <w:t xml:space="preserve">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6B57F5CB">
            <wp:extent cx="4724860"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724860" cy="5315467"/>
                    </a:xfrm>
                    <a:prstGeom prst="rect">
                      <a:avLst/>
                    </a:prstGeom>
                  </pic:spPr>
                </pic:pic>
              </a:graphicData>
            </a:graphic>
          </wp:inline>
        </w:drawing>
      </w:r>
    </w:p>
    <w:p w14:paraId="74257F18" w14:textId="0B03B6D7"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2B8B22F7" w:rsidR="007765B5" w:rsidRDefault="007765B5" w:rsidP="007765B5">
      <w:pPr>
        <w:ind w:firstLine="0"/>
        <w:rPr>
          <w:b/>
        </w:rPr>
      </w:pPr>
      <w:r w:rsidRPr="001E19A3">
        <w:rPr>
          <w:b/>
        </w:rPr>
        <w:lastRenderedPageBreak/>
        <w:t>Supporting Information—Additional Figures for “Effects of Native Bryophytes on Exotic Grass Invasion: A Test of the Stress Gradient Hypothesis”</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513BDEE7"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1E19A3">
        <w:rPr>
          <w:b/>
          <w:noProof/>
        </w:rPr>
        <w:t>1</w:t>
      </w:r>
      <w:r w:rsidRPr="000A3622">
        <w:rPr>
          <w:b/>
        </w:rPr>
        <w:fldChar w:fldCharType="end"/>
      </w:r>
      <w:r>
        <w:t xml:space="preserve"> – Schematic of environmental stress gradient and observational study design.  23 20 m long transects were sampled along the length of the roughly 220 m long stress gradient, running from low stress in the SE and high stress in the NW.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6">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7DCCBCEB"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2</w:t>
      </w:r>
      <w:r w:rsidRPr="000A3622">
        <w:rPr>
          <w:b/>
          <w:noProof/>
        </w:rPr>
        <w:fldChar w:fldCharType="end"/>
      </w:r>
      <w:r>
        <w:t xml:space="preserve"> – One experimental block in the moss removal experiment.  Nine experimental blocks were located at the low stress end of the gradient and nine located at the high stress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the two different species.  </w:t>
      </w:r>
    </w:p>
    <w:p w14:paraId="248DD22D" w14:textId="77777777" w:rsidR="007765B5" w:rsidRDefault="007765B5" w:rsidP="007765B5">
      <w:pPr>
        <w:keepNext/>
      </w:pPr>
      <w:r>
        <w:rPr>
          <w:noProof/>
        </w:rPr>
        <w:lastRenderedPageBreak/>
        <w:drawing>
          <wp:inline distT="0" distB="0" distL="0" distR="0" wp14:anchorId="479C96FE" wp14:editId="63FCBE4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2B3D08AF"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65B94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1A134DFC"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699DB395">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71A36C6C"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1E19A3">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w:t>
      </w:r>
    </w:p>
    <w:sectPr w:rsidR="005778E1" w:rsidRPr="001E19A3" w:rsidSect="00270C41">
      <w:footerReference w:type="default" r:id="rId20"/>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8" w:author="Tyler Refsland" w:date="2019-01-08T10:32:00Z" w:initials="TKR">
    <w:p w14:paraId="5BE6FF01" w14:textId="23212E5F" w:rsidR="002B25A6" w:rsidRDefault="002B25A6">
      <w:pPr>
        <w:pStyle w:val="CommentText"/>
      </w:pPr>
      <w:r>
        <w:rPr>
          <w:rStyle w:val="CommentReference"/>
        </w:rPr>
        <w:annotationRef/>
      </w:r>
      <w:r>
        <w:rPr>
          <w:rStyle w:val="CommentReference"/>
        </w:rPr>
        <w:t>Could be a little more direct or clear on</w:t>
      </w:r>
      <w:r>
        <w:t xml:space="preserve"> how your study differs / builds upon the studies mentioned in previous sentence. Did those studies involve a stress gradient? You get to this in the next paragraph, but thinking the end of this paragraph could be more clear</w:t>
      </w:r>
    </w:p>
  </w:comment>
  <w:comment w:id="51" w:author="Hall Cushman" w:date="2019-01-08T14:21:00Z" w:initials="JHC">
    <w:p w14:paraId="360A9FBC" w14:textId="7F3F1BF0" w:rsidR="001D0F3E" w:rsidRDefault="001D0F3E">
      <w:pPr>
        <w:pStyle w:val="CommentText"/>
      </w:pPr>
      <w:r>
        <w:rPr>
          <w:rStyle w:val="CommentReference"/>
        </w:rPr>
        <w:annotationRef/>
      </w:r>
      <w:r w:rsidR="001A211C">
        <w:rPr>
          <w:noProof/>
        </w:rPr>
        <w:t>I'm OK with leaving the analysis as is but reviewers will pickup on this and we need to have a strong justification in the methods for our discussion.</w:t>
      </w:r>
    </w:p>
  </w:comment>
  <w:comment w:id="49" w:author="Tyler Refsland" w:date="2019-01-08T10:41:00Z" w:initials="TKR">
    <w:p w14:paraId="03639685" w14:textId="1B1B4674" w:rsidR="002B25A6" w:rsidRDefault="002B25A6" w:rsidP="00796409">
      <w:pPr>
        <w:pStyle w:val="CommentText"/>
      </w:pPr>
      <w:r>
        <w:rPr>
          <w:rStyle w:val="CommentReference"/>
        </w:rPr>
        <w:annotationRef/>
      </w:r>
      <w:r>
        <w:t>Does excluding shrub patches alter your overall results? I see that shrub cover was close to 50% in low and moderate stress habitats, but then drops off to &lt; 25% in high stress. Given your sampling was limited to the intervening habitat between shrubs, I’m wondering if this could have affected your results</w:t>
      </w:r>
    </w:p>
  </w:comment>
  <w:comment w:id="50" w:author="Andy Kleinhesselink" w:date="2019-01-08T12:47:00Z" w:initials="AK">
    <w:p w14:paraId="40A8ED7C" w14:textId="58344890" w:rsidR="002B25A6" w:rsidRDefault="002B25A6">
      <w:pPr>
        <w:pStyle w:val="CommentText"/>
      </w:pPr>
      <w:r>
        <w:rPr>
          <w:rStyle w:val="CommentReference"/>
        </w:rPr>
        <w:annotationRef/>
      </w:r>
      <w:r>
        <w:t xml:space="preserve">This probably would affect the results because the shrub environment is quite different and has different annual plants under it than in the open.  The shrub influence would in my view confound the other environmental effects. </w:t>
      </w:r>
    </w:p>
  </w:comment>
  <w:comment w:id="52" w:author="Hall Cushman" w:date="2019-01-08T14:22:00Z" w:initials="JHC">
    <w:p w14:paraId="19EBEBF1" w14:textId="520D3B85" w:rsidR="001D0F3E" w:rsidRDefault="001D0F3E">
      <w:pPr>
        <w:pStyle w:val="CommentText"/>
      </w:pPr>
      <w:r>
        <w:rPr>
          <w:rStyle w:val="CommentReference"/>
        </w:rPr>
        <w:annotationRef/>
      </w:r>
      <w:r w:rsidR="001A211C">
        <w:rPr>
          <w:noProof/>
        </w:rPr>
        <w:t>I don't think this goes here. I have added a sentence after the acknowledgements section.</w:t>
      </w:r>
    </w:p>
  </w:comment>
  <w:comment w:id="55" w:author="Tyler Refsland" w:date="2019-01-08T10:46:00Z" w:initials="TKR">
    <w:p w14:paraId="295949ED" w14:textId="6FF719C6" w:rsidR="002B25A6" w:rsidRDefault="002B25A6">
      <w:pPr>
        <w:pStyle w:val="CommentText"/>
      </w:pPr>
      <w:r>
        <w:rPr>
          <w:rStyle w:val="CommentReference"/>
        </w:rPr>
        <w:annotationRef/>
      </w:r>
      <w:r>
        <w:t xml:space="preserve">I think this is a little problematic. Was block a fixed effect or simply omitted altogether? Are you averaging all patches per block to avoid pseudoreplication? </w:t>
      </w:r>
    </w:p>
  </w:comment>
  <w:comment w:id="56" w:author="Andy Kleinhesselink" w:date="2019-01-08T12:49:00Z" w:initials="AK">
    <w:p w14:paraId="6DE39986" w14:textId="4585FBA2" w:rsidR="002B25A6" w:rsidRDefault="002B25A6">
      <w:pPr>
        <w:pStyle w:val="CommentText"/>
      </w:pPr>
      <w:r>
        <w:rPr>
          <w:rStyle w:val="CommentReference"/>
        </w:rPr>
        <w:annotationRef/>
      </w:r>
      <w:r>
        <w:t xml:space="preserve">By omitting block we are assuming that plots were not grouped.  They are in effect pseudoreplicated.  </w:t>
      </w:r>
    </w:p>
  </w:comment>
  <w:comment w:id="66" w:author="Hall Cushman" w:date="2018-12-20T09:25:00Z" w:initials="JHC">
    <w:p w14:paraId="77AE488E" w14:textId="6389D10E" w:rsidR="002B25A6" w:rsidRDefault="002B25A6">
      <w:pPr>
        <w:pStyle w:val="CommentText"/>
      </w:pPr>
      <w:r>
        <w:rPr>
          <w:rStyle w:val="CommentReference"/>
        </w:rPr>
        <w:annotationRef/>
      </w:r>
      <w:r>
        <w:rPr>
          <w:noProof/>
        </w:rPr>
        <w:t>This section seems overly short, given the length of the other sections. Have we adequately discussed our findings and their relevance to the existing literature?</w:t>
      </w:r>
    </w:p>
  </w:comment>
  <w:comment w:id="67" w:author="Andy Kleinhesselink" w:date="2019-01-08T14:06:00Z" w:initials="AK">
    <w:p w14:paraId="5BBFBEA9" w14:textId="2991C6FE" w:rsidR="0050468F" w:rsidRDefault="0050468F">
      <w:pPr>
        <w:pStyle w:val="CommentText"/>
      </w:pPr>
      <w:r>
        <w:rPr>
          <w:rStyle w:val="CommentReference"/>
        </w:rPr>
        <w:annotationRef/>
      </w:r>
      <w:r>
        <w:t xml:space="preserve">I added some new stuff since the new year as well as a new paragraph to explain species differences </w:t>
      </w:r>
    </w:p>
  </w:comment>
  <w:comment w:id="68" w:author="Tyler Refsland" w:date="2019-01-08T11:09:00Z" w:initials="TKR">
    <w:p w14:paraId="14577DDC" w14:textId="55B38D0E" w:rsidR="002B25A6" w:rsidRDefault="002B25A6">
      <w:pPr>
        <w:pStyle w:val="CommentText"/>
      </w:pPr>
      <w:r>
        <w:rPr>
          <w:rStyle w:val="CommentReference"/>
        </w:rPr>
        <w:annotationRef/>
      </w:r>
      <w:r>
        <w:t>Instead you found less vascular plant cover (more bare sand) in low than moderate stress. Why do you think this was?</w:t>
      </w:r>
    </w:p>
  </w:comment>
  <w:comment w:id="69" w:author="Andy Kleinhesselink" w:date="2019-01-08T14:07:00Z" w:initials="AK">
    <w:p w14:paraId="55C890EC" w14:textId="5FFACE5C" w:rsidR="0050468F" w:rsidRDefault="0050468F">
      <w:pPr>
        <w:pStyle w:val="CommentText"/>
      </w:pPr>
      <w:r>
        <w:rPr>
          <w:rStyle w:val="CommentReference"/>
        </w:rPr>
        <w:annotationRef/>
      </w:r>
      <w:r>
        <w:t xml:space="preserve">Good point.  I’m not sure but I do discuss this later on in the discussion. I think it’s more stressful for growth but there are more individuals and they are just smaller/shorter plants. </w:t>
      </w:r>
    </w:p>
  </w:comment>
  <w:comment w:id="148" w:author="Hall Cushman" w:date="2019-01-08T14:34:00Z" w:initials="JHC">
    <w:p w14:paraId="146B10D7" w14:textId="1A807992" w:rsidR="007A7AFD" w:rsidRDefault="007A7AFD">
      <w:pPr>
        <w:pStyle w:val="CommentText"/>
      </w:pPr>
      <w:r>
        <w:rPr>
          <w:rStyle w:val="CommentReference"/>
        </w:rPr>
        <w:annotationRef/>
      </w:r>
      <w:r w:rsidR="001A211C">
        <w:rPr>
          <w:noProof/>
        </w:rPr>
        <w:t>use different word.</w:t>
      </w:r>
    </w:p>
  </w:comment>
  <w:comment w:id="160" w:author="Hall Cushman" w:date="2019-01-08T14:35:00Z" w:initials="JHC">
    <w:p w14:paraId="6E60D0DF" w14:textId="1339E557" w:rsidR="007A7AFD" w:rsidRDefault="007A7AFD">
      <w:pPr>
        <w:pStyle w:val="CommentText"/>
      </w:pPr>
      <w:r>
        <w:rPr>
          <w:rStyle w:val="CommentReference"/>
        </w:rPr>
        <w:annotationRef/>
      </w:r>
    </w:p>
  </w:comment>
  <w:comment w:id="178" w:author="Tyler Refsland" w:date="2019-01-08T11:57:00Z" w:initials="TKR">
    <w:p w14:paraId="35E0CFA6" w14:textId="04E11524" w:rsidR="002B25A6" w:rsidRDefault="002B25A6">
      <w:pPr>
        <w:pStyle w:val="CommentText"/>
      </w:pPr>
      <w:r>
        <w:rPr>
          <w:rStyle w:val="CommentReference"/>
        </w:rPr>
        <w:annotationRef/>
      </w:r>
      <w:r>
        <w:t>Any recommendations for future experiments that wish to manipulate moss presence. Larger removal patches to better replicate bare ground?</w:t>
      </w:r>
    </w:p>
  </w:comment>
  <w:comment w:id="179" w:author="Tyler Refsland" w:date="2019-01-08T11:59:00Z" w:initials="TKR">
    <w:p w14:paraId="115F246B" w14:textId="77777777" w:rsidR="002B25A6" w:rsidRDefault="002B25A6">
      <w:pPr>
        <w:pStyle w:val="CommentText"/>
      </w:pPr>
      <w:r>
        <w:rPr>
          <w:rStyle w:val="CommentReference"/>
        </w:rPr>
        <w:annotationRef/>
      </w:r>
      <w:r>
        <w:t xml:space="preserve">This seems to be further supported by your biomass results, which show little difference between low and high stress (as compared to natives, which you note are smaller at high stress). </w:t>
      </w:r>
    </w:p>
    <w:p w14:paraId="1B11F6C0" w14:textId="77777777" w:rsidR="002B25A6" w:rsidRDefault="002B25A6">
      <w:pPr>
        <w:pStyle w:val="CommentText"/>
      </w:pPr>
    </w:p>
    <w:p w14:paraId="4819ED9B" w14:textId="69BBF492" w:rsidR="002B25A6" w:rsidRDefault="002B25A6">
      <w:pPr>
        <w:pStyle w:val="CommentText"/>
      </w:pPr>
      <w:r>
        <w:t xml:space="preserve">Somewhat related to this, I think it’d be worth discussing why your moss manipulation affected survival/inflorescence in some cases but did not affect biomass of exotics. </w:t>
      </w:r>
    </w:p>
  </w:comment>
  <w:comment w:id="183" w:author="Tyler Refsland" w:date="2019-01-08T11:53:00Z" w:initials="TKR">
    <w:p w14:paraId="2C409462" w14:textId="7CC956C0" w:rsidR="002B25A6" w:rsidRDefault="002B25A6">
      <w:pPr>
        <w:pStyle w:val="CommentText"/>
      </w:pPr>
      <w:r>
        <w:rPr>
          <w:rStyle w:val="CommentReference"/>
        </w:rPr>
        <w:annotationRef/>
      </w:r>
      <w:r>
        <w:t xml:space="preserve">I think this idea could be expanded more and be of great interest to a broad audience given the ongoing debate over whether exotics are better adapted to benign or stressful environ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E6FF01" w15:done="0"/>
  <w15:commentEx w15:paraId="360A9FBC" w15:done="0"/>
  <w15:commentEx w15:paraId="03639685" w15:done="0"/>
  <w15:commentEx w15:paraId="40A8ED7C" w15:paraIdParent="03639685" w15:done="0"/>
  <w15:commentEx w15:paraId="19EBEBF1" w15:done="0"/>
  <w15:commentEx w15:paraId="295949ED" w15:done="0"/>
  <w15:commentEx w15:paraId="6DE39986" w15:paraIdParent="295949ED" w15:done="0"/>
  <w15:commentEx w15:paraId="77AE488E" w15:done="0"/>
  <w15:commentEx w15:paraId="5BBFBEA9" w15:paraIdParent="77AE488E" w15:done="0"/>
  <w15:commentEx w15:paraId="14577DDC" w15:done="0"/>
  <w15:commentEx w15:paraId="55C890EC" w15:paraIdParent="14577DDC" w15:done="0"/>
  <w15:commentEx w15:paraId="146B10D7" w15:done="0"/>
  <w15:commentEx w15:paraId="6E60D0DF" w15:done="0"/>
  <w15:commentEx w15:paraId="35E0CFA6" w15:done="0"/>
  <w15:commentEx w15:paraId="4819ED9B" w15:done="0"/>
  <w15:commentEx w15:paraId="2C40946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E6FF01" w16cid:durableId="1FDEFAD5"/>
  <w16cid:commentId w16cid:paraId="360A9FBC" w16cid:durableId="1FDF3081"/>
  <w16cid:commentId w16cid:paraId="03639685" w16cid:durableId="1FDEFCC3"/>
  <w16cid:commentId w16cid:paraId="40A8ED7C" w16cid:durableId="1FDF1A59"/>
  <w16cid:commentId w16cid:paraId="19EBEBF1" w16cid:durableId="1FDF30C2"/>
  <w16cid:commentId w16cid:paraId="295949ED" w16cid:durableId="1FDEFE0B"/>
  <w16cid:commentId w16cid:paraId="6DE39986" w16cid:durableId="1FDF1AC5"/>
  <w16cid:commentId w16cid:paraId="77AE488E" w16cid:durableId="1FC5DEA0"/>
  <w16cid:commentId w16cid:paraId="5BBFBEA9" w16cid:durableId="1FDF2CEF"/>
  <w16cid:commentId w16cid:paraId="14577DDC" w16cid:durableId="1FDF037C"/>
  <w16cid:commentId w16cid:paraId="55C890EC" w16cid:durableId="1FDF2D08"/>
  <w16cid:commentId w16cid:paraId="146B10D7" w16cid:durableId="1FDF337B"/>
  <w16cid:commentId w16cid:paraId="6E60D0DF" w16cid:durableId="1FDF3394"/>
  <w16cid:commentId w16cid:paraId="35E0CFA6" w16cid:durableId="1FDF0EC6"/>
  <w16cid:commentId w16cid:paraId="4819ED9B" w16cid:durableId="1FDF0F23"/>
  <w16cid:commentId w16cid:paraId="2C409462" w16cid:durableId="1FDF0D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81BBC" w14:textId="77777777" w:rsidR="00B046F1" w:rsidRDefault="00B046F1">
      <w:pPr>
        <w:spacing w:after="0" w:line="240" w:lineRule="auto"/>
      </w:pPr>
      <w:r>
        <w:separator/>
      </w:r>
    </w:p>
  </w:endnote>
  <w:endnote w:type="continuationSeparator" w:id="0">
    <w:p w14:paraId="5B74BF35" w14:textId="77777777" w:rsidR="00B046F1" w:rsidRDefault="00B046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2B25A6" w:rsidRDefault="002B25A6"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774E16" w14:textId="77777777" w:rsidR="00B046F1" w:rsidRDefault="00B046F1">
      <w:pPr>
        <w:spacing w:after="0" w:line="240" w:lineRule="auto"/>
      </w:pPr>
      <w:r>
        <w:separator/>
      </w:r>
    </w:p>
  </w:footnote>
  <w:footnote w:type="continuationSeparator" w:id="0">
    <w:p w14:paraId="488263C6" w14:textId="77777777" w:rsidR="00B046F1" w:rsidRDefault="00B046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7155"/>
    <w:rsid w:val="00017196"/>
    <w:rsid w:val="00025A56"/>
    <w:rsid w:val="00027B27"/>
    <w:rsid w:val="00031A4C"/>
    <w:rsid w:val="00036F65"/>
    <w:rsid w:val="000514F4"/>
    <w:rsid w:val="000634EA"/>
    <w:rsid w:val="00076DB6"/>
    <w:rsid w:val="0008266A"/>
    <w:rsid w:val="00083A5C"/>
    <w:rsid w:val="000A3622"/>
    <w:rsid w:val="000B2C1C"/>
    <w:rsid w:val="000C167D"/>
    <w:rsid w:val="000C3F94"/>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6033B"/>
    <w:rsid w:val="001611FF"/>
    <w:rsid w:val="00174E45"/>
    <w:rsid w:val="00182E2F"/>
    <w:rsid w:val="00185C12"/>
    <w:rsid w:val="001910C6"/>
    <w:rsid w:val="001920E7"/>
    <w:rsid w:val="0019676E"/>
    <w:rsid w:val="001A009D"/>
    <w:rsid w:val="001A211C"/>
    <w:rsid w:val="001D0F3E"/>
    <w:rsid w:val="001E19A3"/>
    <w:rsid w:val="001E2010"/>
    <w:rsid w:val="001F0FE4"/>
    <w:rsid w:val="001F39B8"/>
    <w:rsid w:val="001F5071"/>
    <w:rsid w:val="00202216"/>
    <w:rsid w:val="00206C95"/>
    <w:rsid w:val="00224D2D"/>
    <w:rsid w:val="002325D6"/>
    <w:rsid w:val="00245C18"/>
    <w:rsid w:val="00246113"/>
    <w:rsid w:val="00270C41"/>
    <w:rsid w:val="0028293A"/>
    <w:rsid w:val="002A1C33"/>
    <w:rsid w:val="002B1342"/>
    <w:rsid w:val="002B25A6"/>
    <w:rsid w:val="002B5C3D"/>
    <w:rsid w:val="002C0081"/>
    <w:rsid w:val="002C34E2"/>
    <w:rsid w:val="002E27B5"/>
    <w:rsid w:val="002E2923"/>
    <w:rsid w:val="002F0D40"/>
    <w:rsid w:val="00315A57"/>
    <w:rsid w:val="00324E42"/>
    <w:rsid w:val="00340C50"/>
    <w:rsid w:val="00350E66"/>
    <w:rsid w:val="00357CC5"/>
    <w:rsid w:val="00361DC5"/>
    <w:rsid w:val="003649B2"/>
    <w:rsid w:val="00371A74"/>
    <w:rsid w:val="00374F3B"/>
    <w:rsid w:val="003843FF"/>
    <w:rsid w:val="00396FA6"/>
    <w:rsid w:val="003978D4"/>
    <w:rsid w:val="003A18F1"/>
    <w:rsid w:val="003C1E60"/>
    <w:rsid w:val="003D67DE"/>
    <w:rsid w:val="003F7DB7"/>
    <w:rsid w:val="00416AC8"/>
    <w:rsid w:val="00417C06"/>
    <w:rsid w:val="00434801"/>
    <w:rsid w:val="00455D5C"/>
    <w:rsid w:val="004604BB"/>
    <w:rsid w:val="00470484"/>
    <w:rsid w:val="004721C4"/>
    <w:rsid w:val="00484132"/>
    <w:rsid w:val="004A0613"/>
    <w:rsid w:val="004B3C52"/>
    <w:rsid w:val="004C473B"/>
    <w:rsid w:val="004C6698"/>
    <w:rsid w:val="004D05C9"/>
    <w:rsid w:val="004D7689"/>
    <w:rsid w:val="004E3035"/>
    <w:rsid w:val="004E4C58"/>
    <w:rsid w:val="004E564C"/>
    <w:rsid w:val="004F3600"/>
    <w:rsid w:val="0050468F"/>
    <w:rsid w:val="00511C25"/>
    <w:rsid w:val="00515EA2"/>
    <w:rsid w:val="00534318"/>
    <w:rsid w:val="005566CB"/>
    <w:rsid w:val="00571C1D"/>
    <w:rsid w:val="005778E1"/>
    <w:rsid w:val="005A5F58"/>
    <w:rsid w:val="005B1453"/>
    <w:rsid w:val="005B2A52"/>
    <w:rsid w:val="005C7D28"/>
    <w:rsid w:val="005D3A59"/>
    <w:rsid w:val="00600A9A"/>
    <w:rsid w:val="00627DC4"/>
    <w:rsid w:val="006356FC"/>
    <w:rsid w:val="0064386F"/>
    <w:rsid w:val="006533B4"/>
    <w:rsid w:val="00663066"/>
    <w:rsid w:val="00671652"/>
    <w:rsid w:val="00680017"/>
    <w:rsid w:val="006805CF"/>
    <w:rsid w:val="00682FCF"/>
    <w:rsid w:val="006862F6"/>
    <w:rsid w:val="00694AD6"/>
    <w:rsid w:val="00697CA5"/>
    <w:rsid w:val="006A6C35"/>
    <w:rsid w:val="006D7BA2"/>
    <w:rsid w:val="006F26CF"/>
    <w:rsid w:val="00701C44"/>
    <w:rsid w:val="007060BE"/>
    <w:rsid w:val="00715C3B"/>
    <w:rsid w:val="00727481"/>
    <w:rsid w:val="007419F6"/>
    <w:rsid w:val="00743591"/>
    <w:rsid w:val="0075434A"/>
    <w:rsid w:val="00756110"/>
    <w:rsid w:val="007600F2"/>
    <w:rsid w:val="007656D4"/>
    <w:rsid w:val="007749DB"/>
    <w:rsid w:val="00774F2C"/>
    <w:rsid w:val="007765B5"/>
    <w:rsid w:val="00796409"/>
    <w:rsid w:val="0079771A"/>
    <w:rsid w:val="007A7AFD"/>
    <w:rsid w:val="007C3B9E"/>
    <w:rsid w:val="007D1539"/>
    <w:rsid w:val="007D659D"/>
    <w:rsid w:val="007E4125"/>
    <w:rsid w:val="007F19A1"/>
    <w:rsid w:val="008223C4"/>
    <w:rsid w:val="00844E9C"/>
    <w:rsid w:val="008451FC"/>
    <w:rsid w:val="00862AE3"/>
    <w:rsid w:val="008735B6"/>
    <w:rsid w:val="00873789"/>
    <w:rsid w:val="008774F3"/>
    <w:rsid w:val="008B0D23"/>
    <w:rsid w:val="008D63EA"/>
    <w:rsid w:val="008E35CB"/>
    <w:rsid w:val="008F2638"/>
    <w:rsid w:val="008F595E"/>
    <w:rsid w:val="008F752B"/>
    <w:rsid w:val="00944FFF"/>
    <w:rsid w:val="00945386"/>
    <w:rsid w:val="00955DCC"/>
    <w:rsid w:val="00981D58"/>
    <w:rsid w:val="009863A7"/>
    <w:rsid w:val="009A3CF9"/>
    <w:rsid w:val="009D4F62"/>
    <w:rsid w:val="009E7E65"/>
    <w:rsid w:val="00A23A3E"/>
    <w:rsid w:val="00A23B6A"/>
    <w:rsid w:val="00A403A2"/>
    <w:rsid w:val="00A4192C"/>
    <w:rsid w:val="00A6092D"/>
    <w:rsid w:val="00A702A0"/>
    <w:rsid w:val="00A745C9"/>
    <w:rsid w:val="00A7541E"/>
    <w:rsid w:val="00A93DBA"/>
    <w:rsid w:val="00AA09F2"/>
    <w:rsid w:val="00AA7176"/>
    <w:rsid w:val="00AB0155"/>
    <w:rsid w:val="00AD243D"/>
    <w:rsid w:val="00AE5F16"/>
    <w:rsid w:val="00AE713C"/>
    <w:rsid w:val="00AF05C0"/>
    <w:rsid w:val="00AF68FE"/>
    <w:rsid w:val="00B046F1"/>
    <w:rsid w:val="00B04765"/>
    <w:rsid w:val="00B2172B"/>
    <w:rsid w:val="00B4532B"/>
    <w:rsid w:val="00B47225"/>
    <w:rsid w:val="00B77B18"/>
    <w:rsid w:val="00B80780"/>
    <w:rsid w:val="00B80D54"/>
    <w:rsid w:val="00B81F1E"/>
    <w:rsid w:val="00BA5D86"/>
    <w:rsid w:val="00BA62E6"/>
    <w:rsid w:val="00BB2B8A"/>
    <w:rsid w:val="00BC3132"/>
    <w:rsid w:val="00BD1C84"/>
    <w:rsid w:val="00BD25A5"/>
    <w:rsid w:val="00BF7D8A"/>
    <w:rsid w:val="00C037FE"/>
    <w:rsid w:val="00C36E62"/>
    <w:rsid w:val="00C5373E"/>
    <w:rsid w:val="00C668FE"/>
    <w:rsid w:val="00C678EF"/>
    <w:rsid w:val="00C72B1E"/>
    <w:rsid w:val="00CC5B56"/>
    <w:rsid w:val="00CD6647"/>
    <w:rsid w:val="00CF0921"/>
    <w:rsid w:val="00D01271"/>
    <w:rsid w:val="00D02FE6"/>
    <w:rsid w:val="00D35F5C"/>
    <w:rsid w:val="00D3622D"/>
    <w:rsid w:val="00D43BAB"/>
    <w:rsid w:val="00D445ED"/>
    <w:rsid w:val="00D45705"/>
    <w:rsid w:val="00D60115"/>
    <w:rsid w:val="00D70B24"/>
    <w:rsid w:val="00D717EC"/>
    <w:rsid w:val="00D76D51"/>
    <w:rsid w:val="00D9441B"/>
    <w:rsid w:val="00D94D28"/>
    <w:rsid w:val="00DB031D"/>
    <w:rsid w:val="00DB2D34"/>
    <w:rsid w:val="00DB3160"/>
    <w:rsid w:val="00DB614C"/>
    <w:rsid w:val="00DD1194"/>
    <w:rsid w:val="00DD6028"/>
    <w:rsid w:val="00DF2FED"/>
    <w:rsid w:val="00E03101"/>
    <w:rsid w:val="00E074C7"/>
    <w:rsid w:val="00E15E7B"/>
    <w:rsid w:val="00E31A1A"/>
    <w:rsid w:val="00E64B40"/>
    <w:rsid w:val="00E64E49"/>
    <w:rsid w:val="00E71449"/>
    <w:rsid w:val="00E74A97"/>
    <w:rsid w:val="00E86AC5"/>
    <w:rsid w:val="00E94461"/>
    <w:rsid w:val="00E96A49"/>
    <w:rsid w:val="00EA193E"/>
    <w:rsid w:val="00EC3B34"/>
    <w:rsid w:val="00ED751B"/>
    <w:rsid w:val="00EF4A7D"/>
    <w:rsid w:val="00EF5E92"/>
    <w:rsid w:val="00EF7AF1"/>
    <w:rsid w:val="00F0259B"/>
    <w:rsid w:val="00F03F94"/>
    <w:rsid w:val="00F063CF"/>
    <w:rsid w:val="00F06ED6"/>
    <w:rsid w:val="00F21DE2"/>
    <w:rsid w:val="00F226C7"/>
    <w:rsid w:val="00F34C27"/>
    <w:rsid w:val="00F36F8A"/>
    <w:rsid w:val="00F75D05"/>
    <w:rsid w:val="00F945FE"/>
    <w:rsid w:val="00FB3650"/>
    <w:rsid w:val="00FC4F1B"/>
    <w:rsid w:val="00FD10A4"/>
    <w:rsid w:val="00FF095D"/>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8C3C0B-A356-364C-9A5A-C183B08A6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8</Pages>
  <Words>23128</Words>
  <Characters>131831</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465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Hall Cushman</cp:lastModifiedBy>
  <cp:revision>14</cp:revision>
  <cp:lastPrinted>2018-12-15T00:24:00Z</cp:lastPrinted>
  <dcterms:created xsi:type="dcterms:W3CDTF">2019-01-08T20:01:00Z</dcterms:created>
  <dcterms:modified xsi:type="dcterms:W3CDTF">2019-01-08T23:00: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59"&gt;&lt;session id="KS1Z8WcG"/&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